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4614D25D" w:rsidR="00806B5F" w:rsidRDefault="00A16E71" w:rsidP="00806B5F">
      <w:pPr>
        <w:pStyle w:val="9TitlePageText"/>
      </w:pPr>
      <w:r>
        <w:t>at</w:t>
      </w:r>
      <w:r w:rsidR="000C0A80">
        <w:t xml:space="preserve"> the</w:t>
      </w:r>
      <w:r w:rsidR="000C0A80">
        <w:br/>
      </w:r>
      <w:r w:rsidR="00EC1212">
        <w:t>Czech Technical University</w:t>
      </w:r>
      <w:r w:rsidR="004A187F">
        <w:t xml:space="preserve"> Prague</w:t>
      </w:r>
      <w:r w:rsidR="005166E7">
        <w:br/>
      </w:r>
      <w:r w:rsidR="00EC1212">
        <w:t>Faculty of Mechanical Engineering</w:t>
      </w:r>
    </w:p>
    <w:p w14:paraId="57F9D4C0" w14:textId="77777777" w:rsidR="000100E2" w:rsidRPr="000100E2" w:rsidRDefault="000100E2" w:rsidP="000100E2">
      <w:pPr>
        <w:pStyle w:val="1Para"/>
        <w:rPr>
          <w:lang w:val="en-US"/>
        </w:rPr>
      </w:pP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Default="00806B5F" w:rsidP="00806B5F">
      <w:pPr>
        <w:pStyle w:val="1Para"/>
        <w:rPr>
          <w:lang w:val="en-US"/>
        </w:rPr>
      </w:pPr>
    </w:p>
    <w:p w14:paraId="7F7505AD" w14:textId="77777777" w:rsidR="004A187F" w:rsidRPr="00806B5F" w:rsidRDefault="004A187F" w:rsidP="00806B5F">
      <w:pPr>
        <w:pStyle w:val="1Para"/>
        <w:rPr>
          <w:lang w:val="en-US"/>
        </w:rPr>
      </w:pPr>
    </w:p>
    <w:p w14:paraId="484424B9" w14:textId="27D708B0"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rsidR="004A187F">
        <w:t xml:space="preserve"> in Prague</w:t>
      </w:r>
      <w:r>
        <w:br/>
      </w:r>
      <w:r w:rsidR="00EC1212">
        <w:t>Summer</w:t>
      </w:r>
      <w:r w:rsidR="00D26CE0">
        <w:t xml:space="preserve"> </w:t>
      </w:r>
      <w:r w:rsidR="00EC1212">
        <w:t>2017</w:t>
      </w:r>
    </w:p>
    <w:p w14:paraId="782D9754" w14:textId="77777777" w:rsidR="004A187F" w:rsidRPr="00E440E9" w:rsidRDefault="004A187F" w:rsidP="004A187F">
      <w:pPr>
        <w:rPr>
          <w:rFonts w:ascii="Times New Roman" w:hAnsi="Times New Roman" w:cs="Times New Roman"/>
          <w:b/>
          <w:sz w:val="36"/>
          <w:szCs w:val="36"/>
          <w:lang w:val="fr-FR"/>
        </w:rPr>
      </w:pPr>
      <w:r w:rsidRPr="00E440E9">
        <w:rPr>
          <w:rFonts w:ascii="Times New Roman" w:hAnsi="Times New Roman" w:cs="Times New Roman"/>
          <w:b/>
          <w:sz w:val="36"/>
          <w:szCs w:val="36"/>
          <w:lang w:val="fr-FR"/>
        </w:rPr>
        <w:lastRenderedPageBreak/>
        <w:t>Annotation List</w:t>
      </w:r>
      <w:r>
        <w:rPr>
          <w:rFonts w:ascii="Times New Roman" w:hAnsi="Times New Roman" w:cs="Times New Roman"/>
          <w:b/>
          <w:sz w:val="36"/>
          <w:szCs w:val="36"/>
          <w:lang w:val="fr-FR"/>
        </w:rPr>
        <w:t xml:space="preserve">    CHANGE TO YOUR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857"/>
        <w:gridCol w:w="3125"/>
        <w:gridCol w:w="1538"/>
      </w:tblGrid>
      <w:tr w:rsidR="004A187F" w14:paraId="7693A720" w14:textId="77777777" w:rsidTr="00C560B4">
        <w:tc>
          <w:tcPr>
            <w:tcW w:w="2943" w:type="dxa"/>
          </w:tcPr>
          <w:p w14:paraId="08136A27"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Authors Name</w:t>
            </w:r>
            <w:r>
              <w:rPr>
                <w:rFonts w:ascii="Times New Roman" w:hAnsi="Times New Roman" w:cs="Times New Roman"/>
                <w:sz w:val="26"/>
                <w:szCs w:val="26"/>
              </w:rPr>
              <w:t>:</w:t>
            </w:r>
          </w:p>
        </w:tc>
        <w:tc>
          <w:tcPr>
            <w:tcW w:w="6110" w:type="dxa"/>
            <w:gridSpan w:val="3"/>
          </w:tcPr>
          <w:p w14:paraId="6BDC1EBA"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Akshat Tandon</w:t>
            </w:r>
          </w:p>
        </w:tc>
      </w:tr>
      <w:tr w:rsidR="004A187F" w:rsidRPr="007033E3" w14:paraId="6D3263B9" w14:textId="77777777" w:rsidTr="00C560B4">
        <w:tc>
          <w:tcPr>
            <w:tcW w:w="2943" w:type="dxa"/>
          </w:tcPr>
          <w:p w14:paraId="197F63A6"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ame of Bachelor’s Thesis:</w:t>
            </w:r>
          </w:p>
        </w:tc>
        <w:tc>
          <w:tcPr>
            <w:tcW w:w="6110" w:type="dxa"/>
            <w:gridSpan w:val="3"/>
          </w:tcPr>
          <w:p w14:paraId="471E95DF" w14:textId="77777777" w:rsidR="004A187F" w:rsidRPr="00C41B7F" w:rsidRDefault="004A187F" w:rsidP="00C560B4">
            <w:pPr>
              <w:spacing w:before="240" w:line="276" w:lineRule="auto"/>
              <w:rPr>
                <w:rFonts w:ascii="Times New Roman" w:hAnsi="Times New Roman" w:cs="Times New Roman"/>
                <w:sz w:val="26"/>
                <w:szCs w:val="26"/>
              </w:rPr>
            </w:pPr>
            <w:r w:rsidRPr="00C41B7F">
              <w:rPr>
                <w:rFonts w:ascii="Times New Roman" w:hAnsi="Times New Roman" w:cs="Times New Roman"/>
                <w:sz w:val="26"/>
                <w:szCs w:val="26"/>
              </w:rPr>
              <w:t>Application for Automated Collection of Test Files</w:t>
            </w:r>
            <w:r>
              <w:rPr>
                <w:rFonts w:ascii="Times New Roman" w:hAnsi="Times New Roman" w:cs="Times New Roman"/>
                <w:sz w:val="26"/>
                <w:szCs w:val="26"/>
              </w:rPr>
              <w:t xml:space="preserve"> </w:t>
            </w:r>
            <w:r w:rsidRPr="00C41B7F">
              <w:rPr>
                <w:rFonts w:ascii="Times New Roman" w:hAnsi="Times New Roman" w:cs="Times New Roman"/>
                <w:sz w:val="26"/>
                <w:szCs w:val="26"/>
              </w:rPr>
              <w:t>for CSS Class via HTTP and for Local Plagiarism Check</w:t>
            </w:r>
          </w:p>
          <w:p w14:paraId="7B68592F" w14:textId="77777777" w:rsidR="004A187F" w:rsidRPr="007033E3" w:rsidRDefault="004A187F" w:rsidP="00C560B4">
            <w:pPr>
              <w:spacing w:before="240" w:line="276" w:lineRule="auto"/>
              <w:rPr>
                <w:rFonts w:ascii="Times New Roman" w:hAnsi="Times New Roman" w:cs="Times New Roman"/>
                <w:sz w:val="26"/>
                <w:szCs w:val="26"/>
              </w:rPr>
            </w:pPr>
          </w:p>
        </w:tc>
      </w:tr>
      <w:tr w:rsidR="004A187F" w:rsidRPr="007033E3" w14:paraId="07E54814" w14:textId="77777777" w:rsidTr="00C560B4">
        <w:tc>
          <w:tcPr>
            <w:tcW w:w="2943" w:type="dxa"/>
          </w:tcPr>
          <w:p w14:paraId="41288F97"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Year:</w:t>
            </w:r>
          </w:p>
        </w:tc>
        <w:tc>
          <w:tcPr>
            <w:tcW w:w="6110" w:type="dxa"/>
            <w:gridSpan w:val="3"/>
          </w:tcPr>
          <w:p w14:paraId="4C197689"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017</w:t>
            </w:r>
          </w:p>
        </w:tc>
      </w:tr>
      <w:tr w:rsidR="004A187F" w:rsidRPr="007033E3" w14:paraId="499CC090" w14:textId="77777777" w:rsidTr="00C560B4">
        <w:tc>
          <w:tcPr>
            <w:tcW w:w="2943" w:type="dxa"/>
          </w:tcPr>
          <w:p w14:paraId="020AE6BC"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Field of study:</w:t>
            </w:r>
          </w:p>
        </w:tc>
        <w:tc>
          <w:tcPr>
            <w:tcW w:w="6110" w:type="dxa"/>
            <w:gridSpan w:val="3"/>
          </w:tcPr>
          <w:p w14:paraId="77426800"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Information and Automation Technologies</w:t>
            </w:r>
          </w:p>
        </w:tc>
      </w:tr>
      <w:tr w:rsidR="004A187F" w:rsidRPr="007033E3" w14:paraId="238ACC5F" w14:textId="77777777" w:rsidTr="00C560B4">
        <w:tc>
          <w:tcPr>
            <w:tcW w:w="2943" w:type="dxa"/>
          </w:tcPr>
          <w:p w14:paraId="1D9428C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Department:</w:t>
            </w:r>
          </w:p>
        </w:tc>
        <w:tc>
          <w:tcPr>
            <w:tcW w:w="6110" w:type="dxa"/>
            <w:gridSpan w:val="3"/>
          </w:tcPr>
          <w:p w14:paraId="57EC6926"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Department of Instrumentation and Control Engineering</w:t>
            </w:r>
          </w:p>
        </w:tc>
      </w:tr>
      <w:tr w:rsidR="004A187F" w:rsidRPr="007033E3" w14:paraId="7A2E81D8" w14:textId="77777777" w:rsidTr="00C560B4">
        <w:tc>
          <w:tcPr>
            <w:tcW w:w="2943" w:type="dxa"/>
          </w:tcPr>
          <w:p w14:paraId="1ECF0BC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Supervisor:</w:t>
            </w:r>
          </w:p>
        </w:tc>
        <w:tc>
          <w:tcPr>
            <w:tcW w:w="6110" w:type="dxa"/>
            <w:gridSpan w:val="3"/>
          </w:tcPr>
          <w:p w14:paraId="08031AF9" w14:textId="77777777" w:rsidR="004A187F" w:rsidRPr="009003C5"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doc. </w:t>
            </w:r>
            <w:proofErr w:type="spellStart"/>
            <w:r w:rsidRPr="007033E3">
              <w:rPr>
                <w:rFonts w:ascii="Times New Roman" w:hAnsi="Times New Roman" w:cs="Times New Roman"/>
                <w:sz w:val="26"/>
                <w:szCs w:val="26"/>
              </w:rPr>
              <w:t>Ing</w:t>
            </w:r>
            <w:proofErr w:type="spellEnd"/>
            <w:r w:rsidRPr="007033E3">
              <w:rPr>
                <w:rFonts w:ascii="Times New Roman" w:hAnsi="Times New Roman" w:cs="Times New Roman"/>
                <w:sz w:val="26"/>
                <w:szCs w:val="26"/>
              </w:rPr>
              <w:t xml:space="preserve">. Ivo </w:t>
            </w:r>
            <w:proofErr w:type="spellStart"/>
            <w:r w:rsidRPr="007033E3">
              <w:rPr>
                <w:rFonts w:ascii="Times New Roman" w:hAnsi="Times New Roman" w:cs="Times New Roman"/>
                <w:sz w:val="26"/>
                <w:szCs w:val="26"/>
              </w:rPr>
              <w:t>Bukovský</w:t>
            </w:r>
            <w:proofErr w:type="spellEnd"/>
            <w:r w:rsidRPr="007033E3">
              <w:rPr>
                <w:rFonts w:ascii="Times New Roman" w:hAnsi="Times New Roman" w:cs="Times New Roman"/>
                <w:sz w:val="26"/>
                <w:szCs w:val="26"/>
              </w:rPr>
              <w:t>, Ph.D.</w:t>
            </w:r>
          </w:p>
        </w:tc>
      </w:tr>
      <w:tr w:rsidR="004A187F" w:rsidRPr="007033E3" w14:paraId="3B41ED61" w14:textId="77777777" w:rsidTr="00C560B4">
        <w:trPr>
          <w:trHeight w:val="171"/>
        </w:trPr>
        <w:tc>
          <w:tcPr>
            <w:tcW w:w="3936" w:type="dxa"/>
            <w:gridSpan w:val="2"/>
            <w:vMerge w:val="restart"/>
          </w:tcPr>
          <w:p w14:paraId="65382EEE"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Bibliographical data:</w:t>
            </w:r>
          </w:p>
        </w:tc>
        <w:tc>
          <w:tcPr>
            <w:tcW w:w="3402" w:type="dxa"/>
          </w:tcPr>
          <w:p w14:paraId="376D5D38"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pages</w:t>
            </w:r>
          </w:p>
        </w:tc>
        <w:tc>
          <w:tcPr>
            <w:tcW w:w="1715" w:type="dxa"/>
          </w:tcPr>
          <w:p w14:paraId="799DF160"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4</w:t>
            </w:r>
          </w:p>
        </w:tc>
      </w:tr>
      <w:tr w:rsidR="004A187F" w:rsidRPr="007033E3" w14:paraId="09F521B1" w14:textId="77777777" w:rsidTr="00C560B4">
        <w:trPr>
          <w:trHeight w:val="168"/>
        </w:trPr>
        <w:tc>
          <w:tcPr>
            <w:tcW w:w="3936" w:type="dxa"/>
            <w:gridSpan w:val="2"/>
            <w:vMerge/>
          </w:tcPr>
          <w:p w14:paraId="6B3C85AA"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0BE0CC63"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figures</w:t>
            </w:r>
          </w:p>
        </w:tc>
        <w:tc>
          <w:tcPr>
            <w:tcW w:w="1715" w:type="dxa"/>
          </w:tcPr>
          <w:p w14:paraId="4A0DAEBB"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12</w:t>
            </w:r>
          </w:p>
        </w:tc>
      </w:tr>
      <w:tr w:rsidR="004A187F" w:rsidRPr="007033E3" w14:paraId="26D38305" w14:textId="77777777" w:rsidTr="00C560B4">
        <w:trPr>
          <w:trHeight w:val="168"/>
        </w:trPr>
        <w:tc>
          <w:tcPr>
            <w:tcW w:w="3936" w:type="dxa"/>
            <w:gridSpan w:val="2"/>
            <w:vMerge/>
          </w:tcPr>
          <w:p w14:paraId="1C1A2A0B"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32CB97F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tables</w:t>
            </w:r>
          </w:p>
        </w:tc>
        <w:tc>
          <w:tcPr>
            <w:tcW w:w="1715" w:type="dxa"/>
          </w:tcPr>
          <w:p w14:paraId="479128B5"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11</w:t>
            </w:r>
          </w:p>
        </w:tc>
      </w:tr>
      <w:tr w:rsidR="004A187F" w:rsidRPr="007033E3" w14:paraId="29153FCE" w14:textId="77777777" w:rsidTr="00C560B4">
        <w:trPr>
          <w:trHeight w:val="168"/>
        </w:trPr>
        <w:tc>
          <w:tcPr>
            <w:tcW w:w="3936" w:type="dxa"/>
            <w:gridSpan w:val="2"/>
            <w:vMerge/>
          </w:tcPr>
          <w:p w14:paraId="1B561370"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5034612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Number of attachments </w:t>
            </w:r>
          </w:p>
        </w:tc>
        <w:tc>
          <w:tcPr>
            <w:tcW w:w="1715" w:type="dxa"/>
          </w:tcPr>
          <w:p w14:paraId="047F776D"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w:t>
            </w:r>
          </w:p>
        </w:tc>
      </w:tr>
      <w:tr w:rsidR="004A187F" w:rsidRPr="007033E3" w14:paraId="04718C6B" w14:textId="77777777" w:rsidTr="00C560B4">
        <w:tc>
          <w:tcPr>
            <w:tcW w:w="2943" w:type="dxa"/>
          </w:tcPr>
          <w:p w14:paraId="2F3D85F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Keywords:</w:t>
            </w:r>
          </w:p>
        </w:tc>
        <w:tc>
          <w:tcPr>
            <w:tcW w:w="6110" w:type="dxa"/>
            <w:gridSpan w:val="3"/>
          </w:tcPr>
          <w:p w14:paraId="66487306" w14:textId="77777777" w:rsidR="004A187F" w:rsidRPr="007033E3" w:rsidRDefault="004A187F" w:rsidP="00C560B4">
            <w:pPr>
              <w:spacing w:before="240" w:line="276" w:lineRule="auto"/>
              <w:rPr>
                <w:rFonts w:ascii="Times New Roman" w:hAnsi="Times New Roman" w:cs="Times New Roman"/>
                <w:sz w:val="26"/>
                <w:szCs w:val="26"/>
              </w:rPr>
            </w:pPr>
            <w:r>
              <w:t>python, process automation, string comparison, HTML parsers, plagiarism, Testrek</w:t>
            </w:r>
          </w:p>
        </w:tc>
      </w:tr>
    </w:tbl>
    <w:p w14:paraId="1324932E" w14:textId="77777777" w:rsidR="004A187F" w:rsidRPr="007033E3" w:rsidRDefault="004A187F" w:rsidP="004A187F">
      <w:pPr>
        <w:rPr>
          <w:rFonts w:ascii="Times New Roman" w:hAnsi="Times New Roman" w:cs="Times New Roman"/>
          <w:sz w:val="26"/>
          <w:szCs w:val="26"/>
        </w:rPr>
      </w:pPr>
    </w:p>
    <w:p w14:paraId="7D2F08ED" w14:textId="77777777" w:rsidR="004A187F" w:rsidRDefault="004A187F" w:rsidP="004A187F">
      <w:pPr>
        <w:rPr>
          <w:rFonts w:ascii="Times New Roman" w:hAnsi="Times New Roman" w:cs="Times New Roman"/>
          <w:b/>
          <w:sz w:val="32"/>
          <w:szCs w:val="32"/>
        </w:rPr>
      </w:pPr>
    </w:p>
    <w:p w14:paraId="1076554D" w14:textId="77777777" w:rsidR="004A187F" w:rsidRDefault="004A187F" w:rsidP="004A187F">
      <w:pPr>
        <w:rPr>
          <w:rFonts w:ascii="Times New Roman" w:hAnsi="Times New Roman" w:cs="Times New Roman"/>
          <w:b/>
          <w:sz w:val="32"/>
          <w:szCs w:val="32"/>
        </w:rPr>
      </w:pPr>
    </w:p>
    <w:p w14:paraId="26B31F59" w14:textId="77777777" w:rsidR="004A187F" w:rsidRDefault="004A187F" w:rsidP="004A187F">
      <w:pPr>
        <w:rPr>
          <w:rFonts w:ascii="Times New Roman" w:hAnsi="Times New Roman" w:cs="Times New Roman"/>
          <w:b/>
          <w:sz w:val="32"/>
          <w:szCs w:val="32"/>
        </w:rPr>
      </w:pPr>
    </w:p>
    <w:p w14:paraId="40C671E6" w14:textId="77777777" w:rsidR="004A187F" w:rsidRDefault="004A187F" w:rsidP="004A187F">
      <w:pPr>
        <w:rPr>
          <w:rFonts w:ascii="Times New Roman" w:hAnsi="Times New Roman" w:cs="Times New Roman"/>
          <w:b/>
          <w:sz w:val="32"/>
          <w:szCs w:val="32"/>
        </w:rPr>
      </w:pPr>
    </w:p>
    <w:p w14:paraId="180C52DC" w14:textId="77777777" w:rsidR="004A187F" w:rsidRDefault="004A187F" w:rsidP="004A187F">
      <w:pPr>
        <w:rPr>
          <w:rFonts w:ascii="Times New Roman" w:hAnsi="Times New Roman" w:cs="Times New Roman"/>
          <w:b/>
          <w:sz w:val="32"/>
          <w:szCs w:val="32"/>
        </w:rPr>
      </w:pPr>
    </w:p>
    <w:p w14:paraId="2BD36E48" w14:textId="77777777" w:rsidR="004A187F" w:rsidRDefault="004A187F" w:rsidP="004A187F">
      <w:pPr>
        <w:rPr>
          <w:rFonts w:ascii="Times New Roman" w:hAnsi="Times New Roman" w:cs="Times New Roman"/>
          <w:b/>
          <w:sz w:val="32"/>
          <w:szCs w:val="32"/>
        </w:rPr>
      </w:pPr>
    </w:p>
    <w:p w14:paraId="693A8803" w14:textId="77777777" w:rsidR="004A187F" w:rsidRPr="002B6AE8" w:rsidRDefault="004A187F" w:rsidP="004A187F">
      <w:pPr>
        <w:rPr>
          <w:rFonts w:ascii="Times New Roman" w:hAnsi="Times New Roman" w:cs="Times New Roman"/>
          <w:b/>
          <w:sz w:val="32"/>
          <w:szCs w:val="32"/>
        </w:rPr>
      </w:pPr>
      <w:r w:rsidRPr="002B6AE8">
        <w:rPr>
          <w:rFonts w:ascii="Times New Roman" w:hAnsi="Times New Roman" w:cs="Times New Roman"/>
          <w:b/>
          <w:sz w:val="32"/>
          <w:szCs w:val="32"/>
        </w:rPr>
        <w:t>Statement</w:t>
      </w:r>
    </w:p>
    <w:p w14:paraId="0580BC5A" w14:textId="77777777" w:rsidR="004A187F" w:rsidRDefault="004A187F" w:rsidP="004A187F">
      <w:pPr>
        <w:jc w:val="both"/>
        <w:rPr>
          <w:rFonts w:ascii="Times New Roman" w:hAnsi="Times New Roman" w:cs="Times New Roman"/>
          <w:sz w:val="26"/>
          <w:szCs w:val="26"/>
        </w:rPr>
      </w:pPr>
      <w:r>
        <w:rPr>
          <w:rFonts w:ascii="Times New Roman" w:hAnsi="Times New Roman" w:cs="Times New Roman"/>
          <w:sz w:val="26"/>
          <w:szCs w:val="26"/>
        </w:rPr>
        <w:t xml:space="preserve">I declare that I have written this thesis independently </w:t>
      </w:r>
      <w:proofErr w:type="gramStart"/>
      <w:r>
        <w:rPr>
          <w:rFonts w:ascii="Times New Roman" w:hAnsi="Times New Roman" w:cs="Times New Roman"/>
          <w:sz w:val="26"/>
          <w:szCs w:val="26"/>
        </w:rPr>
        <w:t>assuming that</w:t>
      </w:r>
      <w:proofErr w:type="gramEnd"/>
      <w:r>
        <w:rPr>
          <w:rFonts w:ascii="Times New Roman" w:hAnsi="Times New Roman" w:cs="Times New Roman"/>
          <w:sz w:val="26"/>
          <w:szCs w:val="26"/>
        </w:rPr>
        <w:t xml:space="preserve"> the results of the thesis can also be used at the discretion of the supervisor of the thesis as its co-author. I also agree with the potential publication of the results of the thesis or its substantial part, provided I will be listed as the co-author.</w:t>
      </w:r>
    </w:p>
    <w:p w14:paraId="36C67355" w14:textId="77777777" w:rsidR="004A187F" w:rsidRDefault="004A187F" w:rsidP="004A187F">
      <w:pPr>
        <w:rPr>
          <w:rFonts w:ascii="Times New Roman" w:hAnsi="Times New Roman" w:cs="Times New Roman"/>
          <w:sz w:val="26"/>
          <w:szCs w:val="26"/>
        </w:rPr>
      </w:pPr>
    </w:p>
    <w:p w14:paraId="764344EA" w14:textId="77777777" w:rsidR="004A187F" w:rsidRDefault="004A187F" w:rsidP="004A187F">
      <w:pPr>
        <w:rPr>
          <w:rFonts w:ascii="Times New Roman" w:hAnsi="Times New Roman" w:cs="Times New Roman"/>
          <w:sz w:val="26"/>
          <w:szCs w:val="26"/>
        </w:rPr>
      </w:pPr>
    </w:p>
    <w:p w14:paraId="0DB7B853" w14:textId="77777777" w:rsidR="004A187F" w:rsidRPr="007033E3" w:rsidRDefault="004A187F" w:rsidP="004A187F">
      <w:pPr>
        <w:rPr>
          <w:rFonts w:ascii="Times New Roman" w:hAnsi="Times New Roman" w:cs="Times New Roman"/>
          <w:sz w:val="26"/>
          <w:szCs w:val="26"/>
        </w:rPr>
      </w:pPr>
      <w:r>
        <w:rPr>
          <w:rFonts w:ascii="Times New Roman" w:hAnsi="Times New Roman" w:cs="Times New Roman"/>
          <w:sz w:val="26"/>
          <w:szCs w:val="26"/>
        </w:rPr>
        <w:t>In Prague:</w: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Signature:</w:t>
      </w:r>
    </w:p>
    <w:p w14:paraId="27BA7813" w14:textId="57B79771" w:rsidR="000C0A80" w:rsidRDefault="00751639" w:rsidP="00E10BCA">
      <w:pPr>
        <w:pStyle w:val="Heading1Preliminary"/>
      </w:pPr>
      <w:bookmarkStart w:id="0" w:name="_Toc485323975"/>
      <w:r>
        <w:lastRenderedPageBreak/>
        <w:t>Abstract</w:t>
      </w:r>
      <w:bookmarkEnd w:id="0"/>
    </w:p>
    <w:p w14:paraId="0A639856" w14:textId="2A8002B5"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publically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839EB98"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t>python, process automation, string comparison, HTML parsers, Testrek</w:t>
      </w:r>
    </w:p>
    <w:p w14:paraId="2F5AEE33" w14:textId="77777777" w:rsidR="00751639" w:rsidRDefault="00751639" w:rsidP="00E10BCA">
      <w:pPr>
        <w:pStyle w:val="Heading1Preliminary"/>
      </w:pPr>
      <w:bookmarkStart w:id="1" w:name="_Toc485323976"/>
      <w:r>
        <w:lastRenderedPageBreak/>
        <w:t>Acknowledgements</w:t>
      </w:r>
      <w:bookmarkEnd w:id="1"/>
    </w:p>
    <w:p w14:paraId="4AD061BB" w14:textId="3779ACD0" w:rsidR="005A6DA2" w:rsidRDefault="005A6DA2" w:rsidP="00DD0DD2">
      <w:pPr>
        <w:pStyle w:val="1Para"/>
      </w:pPr>
      <w:r>
        <w:t xml:space="preserve">I would like to express my deepest appreciation to </w:t>
      </w:r>
      <w:proofErr w:type="spellStart"/>
      <w:r>
        <w:t>Ing</w:t>
      </w:r>
      <w:proofErr w:type="spellEnd"/>
      <w:r>
        <w:t xml:space="preserve">. </w:t>
      </w:r>
      <w:proofErr w:type="spellStart"/>
      <w:r w:rsidRPr="005A6DA2">
        <w:t>Matouš</w:t>
      </w:r>
      <w:proofErr w:type="spellEnd"/>
      <w:r w:rsidRPr="005A6DA2">
        <w:t xml:space="preserve"> </w:t>
      </w:r>
      <w:proofErr w:type="spellStart"/>
      <w:r w:rsidRPr="005A6DA2">
        <w:t>Cejnek</w:t>
      </w:r>
      <w:proofErr w:type="spellEnd"/>
      <w:r>
        <w:t xml:space="preserve"> for all guidance that he has provided while preparation of this thesis work. Without his persistent help, motivation and immense knowledge in Python, this would not have been as doable as it had been.</w:t>
      </w:r>
    </w:p>
    <w:p w14:paraId="283FED27" w14:textId="71E6E89A" w:rsidR="005A6DA2" w:rsidRDefault="00DD0DD2" w:rsidP="00DD0DD2">
      <w:pPr>
        <w:pStyle w:val="1Para"/>
      </w:pPr>
      <w:r>
        <w:t>I would like to thank</w:t>
      </w:r>
      <w:r w:rsidR="005A6DA2">
        <w:t xml:space="preserve"> Professor</w:t>
      </w:r>
      <w:r w:rsidR="005A6DA2" w:rsidRPr="005A6DA2">
        <w:t xml:space="preserve"> Ivo </w:t>
      </w:r>
      <w:proofErr w:type="spellStart"/>
      <w:r w:rsidR="005A6DA2" w:rsidRPr="005A6DA2">
        <w:t>Bukovský</w:t>
      </w:r>
      <w:proofErr w:type="spellEnd"/>
      <w:r>
        <w:t xml:space="preserve"> for trusting in my ability to work on this thesis topic. The Python course taught by him provided a lot of help in familiarizing with many aspects of the programming language and its capabilities.</w:t>
      </w:r>
    </w:p>
    <w:p w14:paraId="42763E7A" w14:textId="3A100797" w:rsidR="00DD0DD2" w:rsidRPr="00276693" w:rsidRDefault="00DD0DD2" w:rsidP="00DD0DD2">
      <w:pPr>
        <w:pStyle w:val="1Para"/>
      </w:pPr>
      <w:r>
        <w:t>In addition, a big thanks to</w:t>
      </w:r>
      <w:r w:rsidR="00591D18">
        <w:t xml:space="preserve"> </w:t>
      </w:r>
      <w:proofErr w:type="spellStart"/>
      <w:r w:rsidR="00591D18" w:rsidRPr="00591D18">
        <w:t>Kristyna</w:t>
      </w:r>
      <w:proofErr w:type="spellEnd"/>
      <w:r w:rsidR="00591D18">
        <w:t xml:space="preserve"> </w:t>
      </w:r>
      <w:proofErr w:type="spellStart"/>
      <w:r w:rsidR="00591D18" w:rsidRPr="00591D18">
        <w:t>Steidlova</w:t>
      </w:r>
      <w:proofErr w:type="spellEnd"/>
      <w:r w:rsidR="00591D18">
        <w:t xml:space="preserve"> from Accenture </w:t>
      </w:r>
      <w:proofErr w:type="spellStart"/>
      <w:r w:rsidR="00591D18">
        <w:t>sro</w:t>
      </w:r>
      <w:proofErr w:type="spellEnd"/>
      <w:r w:rsidR="00591D18">
        <w:t xml:space="preserve"> for help</w:t>
      </w:r>
      <w:r w:rsidR="0098663D">
        <w:t>ing</w:t>
      </w:r>
      <w:r w:rsidR="00591D18">
        <w:t xml:space="preserve"> with producing the process procedures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2" w:name="_Toc485323977"/>
      <w:r>
        <w:lastRenderedPageBreak/>
        <w:t>Table of Contents</w:t>
      </w:r>
      <w:bookmarkEnd w:id="2"/>
    </w:p>
    <w:p w14:paraId="2656BC60" w14:textId="77777777" w:rsidR="00444348"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5323975" w:history="1">
        <w:r w:rsidR="00444348" w:rsidRPr="00DC5E94">
          <w:rPr>
            <w:rStyle w:val="Hyperlink"/>
            <w:noProof/>
          </w:rPr>
          <w:t>Abstract</w:t>
        </w:r>
        <w:r w:rsidR="00444348">
          <w:rPr>
            <w:noProof/>
            <w:webHidden/>
          </w:rPr>
          <w:tab/>
        </w:r>
        <w:r w:rsidR="00444348">
          <w:rPr>
            <w:noProof/>
            <w:webHidden/>
          </w:rPr>
          <w:fldChar w:fldCharType="begin"/>
        </w:r>
        <w:r w:rsidR="00444348">
          <w:rPr>
            <w:noProof/>
            <w:webHidden/>
          </w:rPr>
          <w:instrText xml:space="preserve"> PAGEREF _Toc485323975 \h </w:instrText>
        </w:r>
        <w:r w:rsidR="00444348">
          <w:rPr>
            <w:noProof/>
            <w:webHidden/>
          </w:rPr>
        </w:r>
        <w:r w:rsidR="00444348">
          <w:rPr>
            <w:noProof/>
            <w:webHidden/>
          </w:rPr>
          <w:fldChar w:fldCharType="separate"/>
        </w:r>
        <w:r w:rsidR="00444348">
          <w:rPr>
            <w:noProof/>
            <w:webHidden/>
          </w:rPr>
          <w:t>iv</w:t>
        </w:r>
        <w:r w:rsidR="00444348">
          <w:rPr>
            <w:noProof/>
            <w:webHidden/>
          </w:rPr>
          <w:fldChar w:fldCharType="end"/>
        </w:r>
      </w:hyperlink>
    </w:p>
    <w:p w14:paraId="68856F16" w14:textId="77777777" w:rsidR="00444348" w:rsidRDefault="00444348">
      <w:pPr>
        <w:pStyle w:val="TOC2"/>
        <w:rPr>
          <w:rFonts w:asciiTheme="minorHAnsi" w:eastAsiaTheme="minorEastAsia" w:hAnsiTheme="minorHAnsi"/>
          <w:bCs w:val="0"/>
          <w:noProof/>
          <w:szCs w:val="24"/>
          <w:lang w:val="en-GB" w:eastAsia="en-GB"/>
        </w:rPr>
      </w:pPr>
      <w:hyperlink w:anchor="_Toc485323976" w:history="1">
        <w:r w:rsidRPr="00DC5E94">
          <w:rPr>
            <w:rStyle w:val="Hyperlink"/>
            <w:noProof/>
          </w:rPr>
          <w:t>Acknowledgements</w:t>
        </w:r>
        <w:r>
          <w:rPr>
            <w:noProof/>
            <w:webHidden/>
          </w:rPr>
          <w:tab/>
        </w:r>
        <w:r>
          <w:rPr>
            <w:noProof/>
            <w:webHidden/>
          </w:rPr>
          <w:fldChar w:fldCharType="begin"/>
        </w:r>
        <w:r>
          <w:rPr>
            <w:noProof/>
            <w:webHidden/>
          </w:rPr>
          <w:instrText xml:space="preserve"> PAGEREF _Toc485323976 \h </w:instrText>
        </w:r>
        <w:r>
          <w:rPr>
            <w:noProof/>
            <w:webHidden/>
          </w:rPr>
        </w:r>
        <w:r>
          <w:rPr>
            <w:noProof/>
            <w:webHidden/>
          </w:rPr>
          <w:fldChar w:fldCharType="separate"/>
        </w:r>
        <w:r>
          <w:rPr>
            <w:noProof/>
            <w:webHidden/>
          </w:rPr>
          <w:t>v</w:t>
        </w:r>
        <w:r>
          <w:rPr>
            <w:noProof/>
            <w:webHidden/>
          </w:rPr>
          <w:fldChar w:fldCharType="end"/>
        </w:r>
      </w:hyperlink>
    </w:p>
    <w:p w14:paraId="62039261" w14:textId="77777777" w:rsidR="00444348" w:rsidRDefault="00444348">
      <w:pPr>
        <w:pStyle w:val="TOC2"/>
        <w:rPr>
          <w:rFonts w:asciiTheme="minorHAnsi" w:eastAsiaTheme="minorEastAsia" w:hAnsiTheme="minorHAnsi"/>
          <w:bCs w:val="0"/>
          <w:noProof/>
          <w:szCs w:val="24"/>
          <w:lang w:val="en-GB" w:eastAsia="en-GB"/>
        </w:rPr>
      </w:pPr>
      <w:hyperlink w:anchor="_Toc485323977" w:history="1">
        <w:r w:rsidRPr="00DC5E94">
          <w:rPr>
            <w:rStyle w:val="Hyperlink"/>
            <w:noProof/>
          </w:rPr>
          <w:t>Table of Contents</w:t>
        </w:r>
        <w:r>
          <w:rPr>
            <w:noProof/>
            <w:webHidden/>
          </w:rPr>
          <w:tab/>
        </w:r>
        <w:r>
          <w:rPr>
            <w:noProof/>
            <w:webHidden/>
          </w:rPr>
          <w:fldChar w:fldCharType="begin"/>
        </w:r>
        <w:r>
          <w:rPr>
            <w:noProof/>
            <w:webHidden/>
          </w:rPr>
          <w:instrText xml:space="preserve"> PAGEREF _Toc485323977 \h </w:instrText>
        </w:r>
        <w:r>
          <w:rPr>
            <w:noProof/>
            <w:webHidden/>
          </w:rPr>
        </w:r>
        <w:r>
          <w:rPr>
            <w:noProof/>
            <w:webHidden/>
          </w:rPr>
          <w:fldChar w:fldCharType="separate"/>
        </w:r>
        <w:r>
          <w:rPr>
            <w:noProof/>
            <w:webHidden/>
          </w:rPr>
          <w:t>vi</w:t>
        </w:r>
        <w:r>
          <w:rPr>
            <w:noProof/>
            <w:webHidden/>
          </w:rPr>
          <w:fldChar w:fldCharType="end"/>
        </w:r>
      </w:hyperlink>
    </w:p>
    <w:p w14:paraId="3E1388F3" w14:textId="77777777" w:rsidR="00444348" w:rsidRDefault="00444348">
      <w:pPr>
        <w:pStyle w:val="TOC2"/>
        <w:rPr>
          <w:rFonts w:asciiTheme="minorHAnsi" w:eastAsiaTheme="minorEastAsia" w:hAnsiTheme="minorHAnsi"/>
          <w:bCs w:val="0"/>
          <w:noProof/>
          <w:szCs w:val="24"/>
          <w:lang w:val="en-GB" w:eastAsia="en-GB"/>
        </w:rPr>
      </w:pPr>
      <w:hyperlink w:anchor="_Toc485323978" w:history="1">
        <w:r w:rsidRPr="00DC5E94">
          <w:rPr>
            <w:rStyle w:val="Hyperlink"/>
            <w:noProof/>
          </w:rPr>
          <w:t>List of Acronyms</w:t>
        </w:r>
        <w:r>
          <w:rPr>
            <w:noProof/>
            <w:webHidden/>
          </w:rPr>
          <w:tab/>
        </w:r>
        <w:r>
          <w:rPr>
            <w:noProof/>
            <w:webHidden/>
          </w:rPr>
          <w:fldChar w:fldCharType="begin"/>
        </w:r>
        <w:r>
          <w:rPr>
            <w:noProof/>
            <w:webHidden/>
          </w:rPr>
          <w:instrText xml:space="preserve"> PAGEREF _Toc485323978 \h </w:instrText>
        </w:r>
        <w:r>
          <w:rPr>
            <w:noProof/>
            <w:webHidden/>
          </w:rPr>
        </w:r>
        <w:r>
          <w:rPr>
            <w:noProof/>
            <w:webHidden/>
          </w:rPr>
          <w:fldChar w:fldCharType="separate"/>
        </w:r>
        <w:r>
          <w:rPr>
            <w:noProof/>
            <w:webHidden/>
          </w:rPr>
          <w:t>vii</w:t>
        </w:r>
        <w:r>
          <w:rPr>
            <w:noProof/>
            <w:webHidden/>
          </w:rPr>
          <w:fldChar w:fldCharType="end"/>
        </w:r>
      </w:hyperlink>
    </w:p>
    <w:p w14:paraId="0E79B9D5" w14:textId="77777777" w:rsidR="00444348" w:rsidRDefault="00444348">
      <w:pPr>
        <w:pStyle w:val="TOC2"/>
        <w:rPr>
          <w:rFonts w:asciiTheme="minorHAnsi" w:eastAsiaTheme="minorEastAsia" w:hAnsiTheme="minorHAnsi"/>
          <w:bCs w:val="0"/>
          <w:noProof/>
          <w:szCs w:val="24"/>
          <w:lang w:val="en-GB" w:eastAsia="en-GB"/>
        </w:rPr>
      </w:pPr>
      <w:hyperlink w:anchor="_Toc485323979" w:history="1">
        <w:r w:rsidRPr="00DC5E94">
          <w:rPr>
            <w:rStyle w:val="Hyperlink"/>
            <w:noProof/>
          </w:rPr>
          <w:t>Glossary</w:t>
        </w:r>
        <w:r>
          <w:rPr>
            <w:noProof/>
            <w:webHidden/>
          </w:rPr>
          <w:tab/>
        </w:r>
        <w:r>
          <w:rPr>
            <w:noProof/>
            <w:webHidden/>
          </w:rPr>
          <w:fldChar w:fldCharType="begin"/>
        </w:r>
        <w:r>
          <w:rPr>
            <w:noProof/>
            <w:webHidden/>
          </w:rPr>
          <w:instrText xml:space="preserve"> PAGEREF _Toc485323979 \h </w:instrText>
        </w:r>
        <w:r>
          <w:rPr>
            <w:noProof/>
            <w:webHidden/>
          </w:rPr>
        </w:r>
        <w:r>
          <w:rPr>
            <w:noProof/>
            <w:webHidden/>
          </w:rPr>
          <w:fldChar w:fldCharType="separate"/>
        </w:r>
        <w:r>
          <w:rPr>
            <w:noProof/>
            <w:webHidden/>
          </w:rPr>
          <w:t>viii</w:t>
        </w:r>
        <w:r>
          <w:rPr>
            <w:noProof/>
            <w:webHidden/>
          </w:rPr>
          <w:fldChar w:fldCharType="end"/>
        </w:r>
      </w:hyperlink>
    </w:p>
    <w:p w14:paraId="6EDAD4E7" w14:textId="77777777" w:rsidR="00444348" w:rsidRDefault="00444348">
      <w:pPr>
        <w:pStyle w:val="TOC1"/>
        <w:tabs>
          <w:tab w:val="left" w:pos="1540"/>
          <w:tab w:val="right" w:leader="dot" w:pos="8290"/>
        </w:tabs>
        <w:rPr>
          <w:rFonts w:asciiTheme="minorHAnsi" w:eastAsiaTheme="minorEastAsia" w:hAnsiTheme="minorHAnsi"/>
          <w:b w:val="0"/>
          <w:bCs w:val="0"/>
          <w:noProof/>
          <w:lang w:val="en-GB" w:eastAsia="en-GB"/>
        </w:rPr>
      </w:pPr>
      <w:hyperlink w:anchor="_Toc485323980" w:history="1">
        <w:r w:rsidRPr="00DC5E94">
          <w:rPr>
            <w:rStyle w:val="Hyperlink"/>
            <w:noProof/>
          </w:rPr>
          <w:t>Chapter 1.</w:t>
        </w:r>
        <w:r>
          <w:rPr>
            <w:rFonts w:asciiTheme="minorHAnsi" w:eastAsiaTheme="minorEastAsia" w:hAnsiTheme="minorHAnsi"/>
            <w:b w:val="0"/>
            <w:bCs w:val="0"/>
            <w:noProof/>
            <w:lang w:val="en-GB" w:eastAsia="en-GB"/>
          </w:rPr>
          <w:tab/>
        </w:r>
        <w:r w:rsidRPr="00DC5E94">
          <w:rPr>
            <w:rStyle w:val="Hyperlink"/>
            <w:noProof/>
          </w:rPr>
          <w:t>Introduction</w:t>
        </w:r>
        <w:r>
          <w:rPr>
            <w:noProof/>
            <w:webHidden/>
          </w:rPr>
          <w:tab/>
        </w:r>
        <w:r>
          <w:rPr>
            <w:noProof/>
            <w:webHidden/>
          </w:rPr>
          <w:fldChar w:fldCharType="begin"/>
        </w:r>
        <w:r>
          <w:rPr>
            <w:noProof/>
            <w:webHidden/>
          </w:rPr>
          <w:instrText xml:space="preserve"> PAGEREF _Toc485323980 \h </w:instrText>
        </w:r>
        <w:r>
          <w:rPr>
            <w:noProof/>
            <w:webHidden/>
          </w:rPr>
        </w:r>
        <w:r>
          <w:rPr>
            <w:noProof/>
            <w:webHidden/>
          </w:rPr>
          <w:fldChar w:fldCharType="separate"/>
        </w:r>
        <w:r>
          <w:rPr>
            <w:noProof/>
            <w:webHidden/>
          </w:rPr>
          <w:t>1</w:t>
        </w:r>
        <w:r>
          <w:rPr>
            <w:noProof/>
            <w:webHidden/>
          </w:rPr>
          <w:fldChar w:fldCharType="end"/>
        </w:r>
      </w:hyperlink>
    </w:p>
    <w:p w14:paraId="5C26886B" w14:textId="77777777" w:rsidR="00444348" w:rsidRDefault="00444348">
      <w:pPr>
        <w:pStyle w:val="TOC1"/>
        <w:tabs>
          <w:tab w:val="left" w:pos="1540"/>
          <w:tab w:val="right" w:leader="dot" w:pos="8290"/>
        </w:tabs>
        <w:rPr>
          <w:rFonts w:asciiTheme="minorHAnsi" w:eastAsiaTheme="minorEastAsia" w:hAnsiTheme="minorHAnsi"/>
          <w:b w:val="0"/>
          <w:bCs w:val="0"/>
          <w:noProof/>
          <w:lang w:val="en-GB" w:eastAsia="en-GB"/>
        </w:rPr>
      </w:pPr>
      <w:hyperlink w:anchor="_Toc485323981" w:history="1">
        <w:r w:rsidRPr="00DC5E94">
          <w:rPr>
            <w:rStyle w:val="Hyperlink"/>
            <w:noProof/>
          </w:rPr>
          <w:t>Chapter 2.</w:t>
        </w:r>
        <w:r>
          <w:rPr>
            <w:rFonts w:asciiTheme="minorHAnsi" w:eastAsiaTheme="minorEastAsia" w:hAnsiTheme="minorHAnsi"/>
            <w:b w:val="0"/>
            <w:bCs w:val="0"/>
            <w:noProof/>
            <w:lang w:val="en-GB" w:eastAsia="en-GB"/>
          </w:rPr>
          <w:tab/>
        </w:r>
        <w:r w:rsidRPr="00DC5E94">
          <w:rPr>
            <w:rStyle w:val="Hyperlink"/>
            <w:noProof/>
          </w:rPr>
          <w:t>Process Analysis</w:t>
        </w:r>
        <w:r>
          <w:rPr>
            <w:noProof/>
            <w:webHidden/>
          </w:rPr>
          <w:tab/>
        </w:r>
        <w:r>
          <w:rPr>
            <w:noProof/>
            <w:webHidden/>
          </w:rPr>
          <w:fldChar w:fldCharType="begin"/>
        </w:r>
        <w:r>
          <w:rPr>
            <w:noProof/>
            <w:webHidden/>
          </w:rPr>
          <w:instrText xml:space="preserve"> PAGEREF _Toc485323981 \h </w:instrText>
        </w:r>
        <w:r>
          <w:rPr>
            <w:noProof/>
            <w:webHidden/>
          </w:rPr>
        </w:r>
        <w:r>
          <w:rPr>
            <w:noProof/>
            <w:webHidden/>
          </w:rPr>
          <w:fldChar w:fldCharType="separate"/>
        </w:r>
        <w:r>
          <w:rPr>
            <w:noProof/>
            <w:webHidden/>
          </w:rPr>
          <w:t>4</w:t>
        </w:r>
        <w:r>
          <w:rPr>
            <w:noProof/>
            <w:webHidden/>
          </w:rPr>
          <w:fldChar w:fldCharType="end"/>
        </w:r>
      </w:hyperlink>
    </w:p>
    <w:p w14:paraId="4D4C5D4B"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82" w:history="1">
        <w:r w:rsidRPr="00DC5E94">
          <w:rPr>
            <w:rStyle w:val="Hyperlink"/>
            <w:noProof/>
          </w:rPr>
          <w:t>2.1.</w:t>
        </w:r>
        <w:r>
          <w:rPr>
            <w:rFonts w:asciiTheme="minorHAnsi" w:eastAsiaTheme="minorEastAsia" w:hAnsiTheme="minorHAnsi"/>
            <w:bCs w:val="0"/>
            <w:noProof/>
            <w:szCs w:val="24"/>
            <w:lang w:val="en-GB" w:eastAsia="en-GB"/>
          </w:rPr>
          <w:tab/>
        </w:r>
        <w:r w:rsidRPr="00DC5E94">
          <w:rPr>
            <w:rStyle w:val="Hyperlink"/>
            <w:noProof/>
          </w:rPr>
          <w:t>Process Description</w:t>
        </w:r>
        <w:r>
          <w:rPr>
            <w:noProof/>
            <w:webHidden/>
          </w:rPr>
          <w:tab/>
        </w:r>
        <w:r>
          <w:rPr>
            <w:noProof/>
            <w:webHidden/>
          </w:rPr>
          <w:fldChar w:fldCharType="begin"/>
        </w:r>
        <w:r>
          <w:rPr>
            <w:noProof/>
            <w:webHidden/>
          </w:rPr>
          <w:instrText xml:space="preserve"> PAGEREF _Toc485323982 \h </w:instrText>
        </w:r>
        <w:r>
          <w:rPr>
            <w:noProof/>
            <w:webHidden/>
          </w:rPr>
        </w:r>
        <w:r>
          <w:rPr>
            <w:noProof/>
            <w:webHidden/>
          </w:rPr>
          <w:fldChar w:fldCharType="separate"/>
        </w:r>
        <w:r>
          <w:rPr>
            <w:noProof/>
            <w:webHidden/>
          </w:rPr>
          <w:t>4</w:t>
        </w:r>
        <w:r>
          <w:rPr>
            <w:noProof/>
            <w:webHidden/>
          </w:rPr>
          <w:fldChar w:fldCharType="end"/>
        </w:r>
      </w:hyperlink>
    </w:p>
    <w:p w14:paraId="05A3D9B8" w14:textId="77777777" w:rsidR="00444348" w:rsidRDefault="00444348">
      <w:pPr>
        <w:pStyle w:val="TOC1"/>
        <w:tabs>
          <w:tab w:val="left" w:pos="1540"/>
          <w:tab w:val="right" w:leader="dot" w:pos="8290"/>
        </w:tabs>
        <w:rPr>
          <w:rFonts w:asciiTheme="minorHAnsi" w:eastAsiaTheme="minorEastAsia" w:hAnsiTheme="minorHAnsi"/>
          <w:b w:val="0"/>
          <w:bCs w:val="0"/>
          <w:noProof/>
          <w:lang w:val="en-GB" w:eastAsia="en-GB"/>
        </w:rPr>
      </w:pPr>
      <w:hyperlink w:anchor="_Toc485323983" w:history="1">
        <w:r w:rsidRPr="00DC5E94">
          <w:rPr>
            <w:rStyle w:val="Hyperlink"/>
            <w:noProof/>
          </w:rPr>
          <w:t>Chapter 3.</w:t>
        </w:r>
        <w:r>
          <w:rPr>
            <w:rFonts w:asciiTheme="minorHAnsi" w:eastAsiaTheme="minorEastAsia" w:hAnsiTheme="minorHAnsi"/>
            <w:b w:val="0"/>
            <w:bCs w:val="0"/>
            <w:noProof/>
            <w:lang w:val="en-GB" w:eastAsia="en-GB"/>
          </w:rPr>
          <w:tab/>
        </w:r>
        <w:r w:rsidRPr="00DC5E94">
          <w:rPr>
            <w:rStyle w:val="Hyperlink"/>
            <w:noProof/>
          </w:rPr>
          <w:t>Proposed Solutions</w:t>
        </w:r>
        <w:r>
          <w:rPr>
            <w:noProof/>
            <w:webHidden/>
          </w:rPr>
          <w:tab/>
        </w:r>
        <w:r>
          <w:rPr>
            <w:noProof/>
            <w:webHidden/>
          </w:rPr>
          <w:fldChar w:fldCharType="begin"/>
        </w:r>
        <w:r>
          <w:rPr>
            <w:noProof/>
            <w:webHidden/>
          </w:rPr>
          <w:instrText xml:space="preserve"> PAGEREF _Toc485323983 \h </w:instrText>
        </w:r>
        <w:r>
          <w:rPr>
            <w:noProof/>
            <w:webHidden/>
          </w:rPr>
        </w:r>
        <w:r>
          <w:rPr>
            <w:noProof/>
            <w:webHidden/>
          </w:rPr>
          <w:fldChar w:fldCharType="separate"/>
        </w:r>
        <w:r>
          <w:rPr>
            <w:noProof/>
            <w:webHidden/>
          </w:rPr>
          <w:t>5</w:t>
        </w:r>
        <w:r>
          <w:rPr>
            <w:noProof/>
            <w:webHidden/>
          </w:rPr>
          <w:fldChar w:fldCharType="end"/>
        </w:r>
      </w:hyperlink>
    </w:p>
    <w:p w14:paraId="79E428A7"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84" w:history="1">
        <w:r w:rsidRPr="00DC5E94">
          <w:rPr>
            <w:rStyle w:val="Hyperlink"/>
            <w:noProof/>
          </w:rPr>
          <w:t>3.1.</w:t>
        </w:r>
        <w:r>
          <w:rPr>
            <w:rFonts w:asciiTheme="minorHAnsi" w:eastAsiaTheme="minorEastAsia" w:hAnsiTheme="minorHAnsi"/>
            <w:bCs w:val="0"/>
            <w:noProof/>
            <w:szCs w:val="24"/>
            <w:lang w:val="en-GB" w:eastAsia="en-GB"/>
          </w:rPr>
          <w:tab/>
        </w:r>
        <w:r w:rsidRPr="00DC5E94">
          <w:rPr>
            <w:rStyle w:val="Hyperlink"/>
            <w:noProof/>
          </w:rPr>
          <w:t>Standardization of the process</w:t>
        </w:r>
        <w:r>
          <w:rPr>
            <w:noProof/>
            <w:webHidden/>
          </w:rPr>
          <w:tab/>
        </w:r>
        <w:r>
          <w:rPr>
            <w:noProof/>
            <w:webHidden/>
          </w:rPr>
          <w:fldChar w:fldCharType="begin"/>
        </w:r>
        <w:r>
          <w:rPr>
            <w:noProof/>
            <w:webHidden/>
          </w:rPr>
          <w:instrText xml:space="preserve"> PAGEREF _Toc485323984 \h </w:instrText>
        </w:r>
        <w:r>
          <w:rPr>
            <w:noProof/>
            <w:webHidden/>
          </w:rPr>
        </w:r>
        <w:r>
          <w:rPr>
            <w:noProof/>
            <w:webHidden/>
          </w:rPr>
          <w:fldChar w:fldCharType="separate"/>
        </w:r>
        <w:r>
          <w:rPr>
            <w:noProof/>
            <w:webHidden/>
          </w:rPr>
          <w:t>5</w:t>
        </w:r>
        <w:r>
          <w:rPr>
            <w:noProof/>
            <w:webHidden/>
          </w:rPr>
          <w:fldChar w:fldCharType="end"/>
        </w:r>
      </w:hyperlink>
    </w:p>
    <w:p w14:paraId="40F89371"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85" w:history="1">
        <w:r w:rsidRPr="00DC5E94">
          <w:rPr>
            <w:rStyle w:val="Hyperlink"/>
            <w:noProof/>
          </w:rPr>
          <w:t>3.2.</w:t>
        </w:r>
        <w:r>
          <w:rPr>
            <w:rFonts w:asciiTheme="minorHAnsi" w:eastAsiaTheme="minorEastAsia" w:hAnsiTheme="minorHAnsi"/>
            <w:bCs w:val="0"/>
            <w:noProof/>
            <w:szCs w:val="24"/>
            <w:lang w:val="en-GB" w:eastAsia="en-GB"/>
          </w:rPr>
          <w:tab/>
        </w:r>
        <w:r w:rsidRPr="00DC5E94">
          <w:rPr>
            <w:rStyle w:val="Hyperlink"/>
            <w:noProof/>
          </w:rPr>
          <w:t>Possible Solutions</w:t>
        </w:r>
        <w:r>
          <w:rPr>
            <w:noProof/>
            <w:webHidden/>
          </w:rPr>
          <w:tab/>
        </w:r>
        <w:r>
          <w:rPr>
            <w:noProof/>
            <w:webHidden/>
          </w:rPr>
          <w:fldChar w:fldCharType="begin"/>
        </w:r>
        <w:r>
          <w:rPr>
            <w:noProof/>
            <w:webHidden/>
          </w:rPr>
          <w:instrText xml:space="preserve"> PAGEREF _Toc485323985 \h </w:instrText>
        </w:r>
        <w:r>
          <w:rPr>
            <w:noProof/>
            <w:webHidden/>
          </w:rPr>
        </w:r>
        <w:r>
          <w:rPr>
            <w:noProof/>
            <w:webHidden/>
          </w:rPr>
          <w:fldChar w:fldCharType="separate"/>
        </w:r>
        <w:r>
          <w:rPr>
            <w:noProof/>
            <w:webHidden/>
          </w:rPr>
          <w:t>5</w:t>
        </w:r>
        <w:r>
          <w:rPr>
            <w:noProof/>
            <w:webHidden/>
          </w:rPr>
          <w:fldChar w:fldCharType="end"/>
        </w:r>
      </w:hyperlink>
    </w:p>
    <w:p w14:paraId="1B3D2ACC" w14:textId="77777777" w:rsidR="00444348" w:rsidRDefault="00444348">
      <w:pPr>
        <w:pStyle w:val="TOC1"/>
        <w:tabs>
          <w:tab w:val="left" w:pos="1540"/>
          <w:tab w:val="right" w:leader="dot" w:pos="8290"/>
        </w:tabs>
        <w:rPr>
          <w:rFonts w:asciiTheme="minorHAnsi" w:eastAsiaTheme="minorEastAsia" w:hAnsiTheme="minorHAnsi"/>
          <w:b w:val="0"/>
          <w:bCs w:val="0"/>
          <w:noProof/>
          <w:lang w:val="en-GB" w:eastAsia="en-GB"/>
        </w:rPr>
      </w:pPr>
      <w:hyperlink w:anchor="_Toc485323986" w:history="1">
        <w:r w:rsidRPr="00DC5E94">
          <w:rPr>
            <w:rStyle w:val="Hyperlink"/>
            <w:noProof/>
          </w:rPr>
          <w:t>Chapter 4.</w:t>
        </w:r>
        <w:r>
          <w:rPr>
            <w:rFonts w:asciiTheme="minorHAnsi" w:eastAsiaTheme="minorEastAsia" w:hAnsiTheme="minorHAnsi"/>
            <w:b w:val="0"/>
            <w:bCs w:val="0"/>
            <w:noProof/>
            <w:lang w:val="en-GB" w:eastAsia="en-GB"/>
          </w:rPr>
          <w:tab/>
        </w:r>
        <w:r w:rsidRPr="00DC5E94">
          <w:rPr>
            <w:rStyle w:val="Hyperlink"/>
            <w:noProof/>
          </w:rPr>
          <w:t>Technologies and Methodologies</w:t>
        </w:r>
        <w:r>
          <w:rPr>
            <w:noProof/>
            <w:webHidden/>
          </w:rPr>
          <w:tab/>
        </w:r>
        <w:r>
          <w:rPr>
            <w:noProof/>
            <w:webHidden/>
          </w:rPr>
          <w:fldChar w:fldCharType="begin"/>
        </w:r>
        <w:r>
          <w:rPr>
            <w:noProof/>
            <w:webHidden/>
          </w:rPr>
          <w:instrText xml:space="preserve"> PAGEREF _Toc485323986 \h </w:instrText>
        </w:r>
        <w:r>
          <w:rPr>
            <w:noProof/>
            <w:webHidden/>
          </w:rPr>
        </w:r>
        <w:r>
          <w:rPr>
            <w:noProof/>
            <w:webHidden/>
          </w:rPr>
          <w:fldChar w:fldCharType="separate"/>
        </w:r>
        <w:r>
          <w:rPr>
            <w:noProof/>
            <w:webHidden/>
          </w:rPr>
          <w:t>9</w:t>
        </w:r>
        <w:r>
          <w:rPr>
            <w:noProof/>
            <w:webHidden/>
          </w:rPr>
          <w:fldChar w:fldCharType="end"/>
        </w:r>
      </w:hyperlink>
    </w:p>
    <w:p w14:paraId="149F984C"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87" w:history="1">
        <w:r w:rsidRPr="00DC5E94">
          <w:rPr>
            <w:rStyle w:val="Hyperlink"/>
            <w:noProof/>
          </w:rPr>
          <w:t>4.1.</w:t>
        </w:r>
        <w:r>
          <w:rPr>
            <w:rFonts w:asciiTheme="minorHAnsi" w:eastAsiaTheme="minorEastAsia" w:hAnsiTheme="minorHAnsi"/>
            <w:bCs w:val="0"/>
            <w:noProof/>
            <w:szCs w:val="24"/>
            <w:lang w:val="en-GB" w:eastAsia="en-GB"/>
          </w:rPr>
          <w:tab/>
        </w:r>
        <w:r w:rsidRPr="00DC5E94">
          <w:rPr>
            <w:rStyle w:val="Hyperlink"/>
            <w:noProof/>
          </w:rPr>
          <w:t>Development Environment</w:t>
        </w:r>
        <w:r>
          <w:rPr>
            <w:noProof/>
            <w:webHidden/>
          </w:rPr>
          <w:tab/>
        </w:r>
        <w:r>
          <w:rPr>
            <w:noProof/>
            <w:webHidden/>
          </w:rPr>
          <w:fldChar w:fldCharType="begin"/>
        </w:r>
        <w:r>
          <w:rPr>
            <w:noProof/>
            <w:webHidden/>
          </w:rPr>
          <w:instrText xml:space="preserve"> PAGEREF _Toc485323987 \h </w:instrText>
        </w:r>
        <w:r>
          <w:rPr>
            <w:noProof/>
            <w:webHidden/>
          </w:rPr>
        </w:r>
        <w:r>
          <w:rPr>
            <w:noProof/>
            <w:webHidden/>
          </w:rPr>
          <w:fldChar w:fldCharType="separate"/>
        </w:r>
        <w:r>
          <w:rPr>
            <w:noProof/>
            <w:webHidden/>
          </w:rPr>
          <w:t>9</w:t>
        </w:r>
        <w:r>
          <w:rPr>
            <w:noProof/>
            <w:webHidden/>
          </w:rPr>
          <w:fldChar w:fldCharType="end"/>
        </w:r>
      </w:hyperlink>
    </w:p>
    <w:p w14:paraId="49A25A53"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88" w:history="1">
        <w:r w:rsidRPr="00DC5E94">
          <w:rPr>
            <w:rStyle w:val="Hyperlink"/>
            <w:noProof/>
          </w:rPr>
          <w:t>4.2.</w:t>
        </w:r>
        <w:r>
          <w:rPr>
            <w:rFonts w:asciiTheme="minorHAnsi" w:eastAsiaTheme="minorEastAsia" w:hAnsiTheme="minorHAnsi"/>
            <w:bCs w:val="0"/>
            <w:noProof/>
            <w:szCs w:val="24"/>
            <w:lang w:val="en-GB" w:eastAsia="en-GB"/>
          </w:rPr>
          <w:tab/>
        </w:r>
        <w:r w:rsidRPr="00DC5E94">
          <w:rPr>
            <w:rStyle w:val="Hyperlink"/>
            <w:noProof/>
          </w:rPr>
          <w:t>Programming Technologies</w:t>
        </w:r>
        <w:r>
          <w:rPr>
            <w:noProof/>
            <w:webHidden/>
          </w:rPr>
          <w:tab/>
        </w:r>
        <w:r>
          <w:rPr>
            <w:noProof/>
            <w:webHidden/>
          </w:rPr>
          <w:fldChar w:fldCharType="begin"/>
        </w:r>
        <w:r>
          <w:rPr>
            <w:noProof/>
            <w:webHidden/>
          </w:rPr>
          <w:instrText xml:space="preserve"> PAGEREF _Toc485323988 \h </w:instrText>
        </w:r>
        <w:r>
          <w:rPr>
            <w:noProof/>
            <w:webHidden/>
          </w:rPr>
        </w:r>
        <w:r>
          <w:rPr>
            <w:noProof/>
            <w:webHidden/>
          </w:rPr>
          <w:fldChar w:fldCharType="separate"/>
        </w:r>
        <w:r>
          <w:rPr>
            <w:noProof/>
            <w:webHidden/>
          </w:rPr>
          <w:t>10</w:t>
        </w:r>
        <w:r>
          <w:rPr>
            <w:noProof/>
            <w:webHidden/>
          </w:rPr>
          <w:fldChar w:fldCharType="end"/>
        </w:r>
      </w:hyperlink>
    </w:p>
    <w:p w14:paraId="746FFD43" w14:textId="77777777" w:rsidR="00444348" w:rsidRDefault="00444348">
      <w:pPr>
        <w:pStyle w:val="TOC3"/>
        <w:tabs>
          <w:tab w:val="left" w:pos="1100"/>
          <w:tab w:val="right" w:leader="dot" w:pos="8290"/>
        </w:tabs>
        <w:rPr>
          <w:rFonts w:asciiTheme="minorHAnsi" w:eastAsiaTheme="minorEastAsia" w:hAnsiTheme="minorHAnsi"/>
          <w:noProof/>
          <w:szCs w:val="24"/>
          <w:lang w:val="en-GB" w:eastAsia="en-GB"/>
        </w:rPr>
      </w:pPr>
      <w:hyperlink w:anchor="_Toc485323989" w:history="1">
        <w:r w:rsidRPr="00DC5E94">
          <w:rPr>
            <w:rStyle w:val="Hyperlink"/>
            <w:noProof/>
          </w:rPr>
          <w:t>4.2.2.</w:t>
        </w:r>
        <w:r>
          <w:rPr>
            <w:rFonts w:asciiTheme="minorHAnsi" w:eastAsiaTheme="minorEastAsia" w:hAnsiTheme="minorHAnsi"/>
            <w:noProof/>
            <w:szCs w:val="24"/>
            <w:lang w:val="en-GB" w:eastAsia="en-GB"/>
          </w:rPr>
          <w:tab/>
        </w:r>
        <w:r w:rsidRPr="00DC5E94">
          <w:rPr>
            <w:rStyle w:val="Hyperlink"/>
            <w:noProof/>
          </w:rPr>
          <w:t>Why Python?</w:t>
        </w:r>
        <w:r>
          <w:rPr>
            <w:noProof/>
            <w:webHidden/>
          </w:rPr>
          <w:tab/>
        </w:r>
        <w:r>
          <w:rPr>
            <w:noProof/>
            <w:webHidden/>
          </w:rPr>
          <w:fldChar w:fldCharType="begin"/>
        </w:r>
        <w:r>
          <w:rPr>
            <w:noProof/>
            <w:webHidden/>
          </w:rPr>
          <w:instrText xml:space="preserve"> PAGEREF _Toc485323989 \h </w:instrText>
        </w:r>
        <w:r>
          <w:rPr>
            <w:noProof/>
            <w:webHidden/>
          </w:rPr>
        </w:r>
        <w:r>
          <w:rPr>
            <w:noProof/>
            <w:webHidden/>
          </w:rPr>
          <w:fldChar w:fldCharType="separate"/>
        </w:r>
        <w:r>
          <w:rPr>
            <w:noProof/>
            <w:webHidden/>
          </w:rPr>
          <w:t>13</w:t>
        </w:r>
        <w:r>
          <w:rPr>
            <w:noProof/>
            <w:webHidden/>
          </w:rPr>
          <w:fldChar w:fldCharType="end"/>
        </w:r>
      </w:hyperlink>
    </w:p>
    <w:p w14:paraId="0753EEC0"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90" w:history="1">
        <w:r w:rsidRPr="00DC5E94">
          <w:rPr>
            <w:rStyle w:val="Hyperlink"/>
            <w:noProof/>
          </w:rPr>
          <w:t>4.3.</w:t>
        </w:r>
        <w:r>
          <w:rPr>
            <w:rFonts w:asciiTheme="minorHAnsi" w:eastAsiaTheme="minorEastAsia" w:hAnsiTheme="minorHAnsi"/>
            <w:bCs w:val="0"/>
            <w:noProof/>
            <w:szCs w:val="24"/>
            <w:lang w:val="en-GB" w:eastAsia="en-GB"/>
          </w:rPr>
          <w:tab/>
        </w:r>
        <w:r w:rsidRPr="00DC5E94">
          <w:rPr>
            <w:rStyle w:val="Hyperlink"/>
            <w:noProof/>
          </w:rPr>
          <w:t>External Python libraries</w:t>
        </w:r>
        <w:r>
          <w:rPr>
            <w:noProof/>
            <w:webHidden/>
          </w:rPr>
          <w:tab/>
        </w:r>
        <w:r>
          <w:rPr>
            <w:noProof/>
            <w:webHidden/>
          </w:rPr>
          <w:fldChar w:fldCharType="begin"/>
        </w:r>
        <w:r>
          <w:rPr>
            <w:noProof/>
            <w:webHidden/>
          </w:rPr>
          <w:instrText xml:space="preserve"> PAGEREF _Toc485323990 \h </w:instrText>
        </w:r>
        <w:r>
          <w:rPr>
            <w:noProof/>
            <w:webHidden/>
          </w:rPr>
        </w:r>
        <w:r>
          <w:rPr>
            <w:noProof/>
            <w:webHidden/>
          </w:rPr>
          <w:fldChar w:fldCharType="separate"/>
        </w:r>
        <w:r>
          <w:rPr>
            <w:noProof/>
            <w:webHidden/>
          </w:rPr>
          <w:t>13</w:t>
        </w:r>
        <w:r>
          <w:rPr>
            <w:noProof/>
            <w:webHidden/>
          </w:rPr>
          <w:fldChar w:fldCharType="end"/>
        </w:r>
      </w:hyperlink>
    </w:p>
    <w:p w14:paraId="39FAF585"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91" w:history="1">
        <w:r w:rsidRPr="00DC5E94">
          <w:rPr>
            <w:rStyle w:val="Hyperlink"/>
            <w:noProof/>
          </w:rPr>
          <w:t>4.4.</w:t>
        </w:r>
        <w:r>
          <w:rPr>
            <w:rFonts w:asciiTheme="minorHAnsi" w:eastAsiaTheme="minorEastAsia" w:hAnsiTheme="minorHAnsi"/>
            <w:bCs w:val="0"/>
            <w:noProof/>
            <w:szCs w:val="24"/>
            <w:lang w:val="en-GB" w:eastAsia="en-GB"/>
          </w:rPr>
          <w:tab/>
        </w:r>
        <w:r w:rsidRPr="00DC5E94">
          <w:rPr>
            <w:rStyle w:val="Hyperlink"/>
            <w:noProof/>
          </w:rPr>
          <w:t>Development and Testing Methodology</w:t>
        </w:r>
        <w:r>
          <w:rPr>
            <w:noProof/>
            <w:webHidden/>
          </w:rPr>
          <w:tab/>
        </w:r>
        <w:r>
          <w:rPr>
            <w:noProof/>
            <w:webHidden/>
          </w:rPr>
          <w:fldChar w:fldCharType="begin"/>
        </w:r>
        <w:r>
          <w:rPr>
            <w:noProof/>
            <w:webHidden/>
          </w:rPr>
          <w:instrText xml:space="preserve"> PAGEREF _Toc485323991 \h </w:instrText>
        </w:r>
        <w:r>
          <w:rPr>
            <w:noProof/>
            <w:webHidden/>
          </w:rPr>
        </w:r>
        <w:r>
          <w:rPr>
            <w:noProof/>
            <w:webHidden/>
          </w:rPr>
          <w:fldChar w:fldCharType="separate"/>
        </w:r>
        <w:r>
          <w:rPr>
            <w:noProof/>
            <w:webHidden/>
          </w:rPr>
          <w:t>17</w:t>
        </w:r>
        <w:r>
          <w:rPr>
            <w:noProof/>
            <w:webHidden/>
          </w:rPr>
          <w:fldChar w:fldCharType="end"/>
        </w:r>
      </w:hyperlink>
    </w:p>
    <w:p w14:paraId="6BA9CAE0"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92" w:history="1">
        <w:r w:rsidRPr="00DC5E94">
          <w:rPr>
            <w:rStyle w:val="Hyperlink"/>
            <w:noProof/>
          </w:rPr>
          <w:t>4.5.</w:t>
        </w:r>
        <w:r>
          <w:rPr>
            <w:rFonts w:asciiTheme="minorHAnsi" w:eastAsiaTheme="minorEastAsia" w:hAnsiTheme="minorHAnsi"/>
            <w:bCs w:val="0"/>
            <w:noProof/>
            <w:szCs w:val="24"/>
            <w:lang w:val="en-GB" w:eastAsia="en-GB"/>
          </w:rPr>
          <w:tab/>
        </w:r>
        <w:r w:rsidRPr="00DC5E94">
          <w:rPr>
            <w:rStyle w:val="Hyperlink"/>
            <w:noProof/>
          </w:rPr>
          <w:t>Plagiarism Check</w:t>
        </w:r>
        <w:r>
          <w:rPr>
            <w:noProof/>
            <w:webHidden/>
          </w:rPr>
          <w:tab/>
        </w:r>
        <w:r>
          <w:rPr>
            <w:noProof/>
            <w:webHidden/>
          </w:rPr>
          <w:fldChar w:fldCharType="begin"/>
        </w:r>
        <w:r>
          <w:rPr>
            <w:noProof/>
            <w:webHidden/>
          </w:rPr>
          <w:instrText xml:space="preserve"> PAGEREF _Toc485323992 \h </w:instrText>
        </w:r>
        <w:r>
          <w:rPr>
            <w:noProof/>
            <w:webHidden/>
          </w:rPr>
        </w:r>
        <w:r>
          <w:rPr>
            <w:noProof/>
            <w:webHidden/>
          </w:rPr>
          <w:fldChar w:fldCharType="separate"/>
        </w:r>
        <w:r>
          <w:rPr>
            <w:noProof/>
            <w:webHidden/>
          </w:rPr>
          <w:t>19</w:t>
        </w:r>
        <w:r>
          <w:rPr>
            <w:noProof/>
            <w:webHidden/>
          </w:rPr>
          <w:fldChar w:fldCharType="end"/>
        </w:r>
      </w:hyperlink>
    </w:p>
    <w:p w14:paraId="6BD8F23A" w14:textId="77777777" w:rsidR="00444348" w:rsidRDefault="00444348">
      <w:pPr>
        <w:pStyle w:val="TOC3"/>
        <w:tabs>
          <w:tab w:val="left" w:pos="1100"/>
          <w:tab w:val="right" w:leader="dot" w:pos="8290"/>
        </w:tabs>
        <w:rPr>
          <w:rFonts w:asciiTheme="minorHAnsi" w:eastAsiaTheme="minorEastAsia" w:hAnsiTheme="minorHAnsi"/>
          <w:noProof/>
          <w:szCs w:val="24"/>
          <w:lang w:val="en-GB" w:eastAsia="en-GB"/>
        </w:rPr>
      </w:pPr>
      <w:hyperlink w:anchor="_Toc485323993" w:history="1">
        <w:r w:rsidRPr="00DC5E94">
          <w:rPr>
            <w:rStyle w:val="Hyperlink"/>
            <w:noProof/>
          </w:rPr>
          <w:t>4.5.2.</w:t>
        </w:r>
        <w:r>
          <w:rPr>
            <w:rFonts w:asciiTheme="minorHAnsi" w:eastAsiaTheme="minorEastAsia" w:hAnsiTheme="minorHAnsi"/>
            <w:noProof/>
            <w:szCs w:val="24"/>
            <w:lang w:val="en-GB" w:eastAsia="en-GB"/>
          </w:rPr>
          <w:tab/>
        </w:r>
        <w:r w:rsidRPr="00DC5E94">
          <w:rPr>
            <w:rStyle w:val="Hyperlink"/>
            <w:noProof/>
          </w:rPr>
          <w:t>Available plagiarism check methods in Testrek</w:t>
        </w:r>
        <w:r>
          <w:rPr>
            <w:noProof/>
            <w:webHidden/>
          </w:rPr>
          <w:tab/>
        </w:r>
        <w:r>
          <w:rPr>
            <w:noProof/>
            <w:webHidden/>
          </w:rPr>
          <w:fldChar w:fldCharType="begin"/>
        </w:r>
        <w:r>
          <w:rPr>
            <w:noProof/>
            <w:webHidden/>
          </w:rPr>
          <w:instrText xml:space="preserve"> PAGEREF _Toc485323993 \h </w:instrText>
        </w:r>
        <w:r>
          <w:rPr>
            <w:noProof/>
            <w:webHidden/>
          </w:rPr>
        </w:r>
        <w:r>
          <w:rPr>
            <w:noProof/>
            <w:webHidden/>
          </w:rPr>
          <w:fldChar w:fldCharType="separate"/>
        </w:r>
        <w:r>
          <w:rPr>
            <w:noProof/>
            <w:webHidden/>
          </w:rPr>
          <w:t>20</w:t>
        </w:r>
        <w:r>
          <w:rPr>
            <w:noProof/>
            <w:webHidden/>
          </w:rPr>
          <w:fldChar w:fldCharType="end"/>
        </w:r>
      </w:hyperlink>
    </w:p>
    <w:p w14:paraId="7CD188D6" w14:textId="77777777" w:rsidR="00444348" w:rsidRDefault="00444348">
      <w:pPr>
        <w:pStyle w:val="TOC1"/>
        <w:tabs>
          <w:tab w:val="left" w:pos="1540"/>
          <w:tab w:val="right" w:leader="dot" w:pos="8290"/>
        </w:tabs>
        <w:rPr>
          <w:rFonts w:asciiTheme="minorHAnsi" w:eastAsiaTheme="minorEastAsia" w:hAnsiTheme="minorHAnsi"/>
          <w:b w:val="0"/>
          <w:bCs w:val="0"/>
          <w:noProof/>
          <w:lang w:val="en-GB" w:eastAsia="en-GB"/>
        </w:rPr>
      </w:pPr>
      <w:hyperlink w:anchor="_Toc485323994" w:history="1">
        <w:r w:rsidRPr="00DC5E94">
          <w:rPr>
            <w:rStyle w:val="Hyperlink"/>
            <w:noProof/>
          </w:rPr>
          <w:t>Chapter 5.</w:t>
        </w:r>
        <w:r>
          <w:rPr>
            <w:rFonts w:asciiTheme="minorHAnsi" w:eastAsiaTheme="minorEastAsia" w:hAnsiTheme="minorHAnsi"/>
            <w:b w:val="0"/>
            <w:bCs w:val="0"/>
            <w:noProof/>
            <w:lang w:val="en-GB" w:eastAsia="en-GB"/>
          </w:rPr>
          <w:tab/>
        </w:r>
        <w:r w:rsidRPr="00DC5E94">
          <w:rPr>
            <w:rStyle w:val="Hyperlink"/>
            <w:noProof/>
          </w:rPr>
          <w:t>Technical walkthrough</w:t>
        </w:r>
        <w:r>
          <w:rPr>
            <w:noProof/>
            <w:webHidden/>
          </w:rPr>
          <w:tab/>
        </w:r>
        <w:r>
          <w:rPr>
            <w:noProof/>
            <w:webHidden/>
          </w:rPr>
          <w:fldChar w:fldCharType="begin"/>
        </w:r>
        <w:r>
          <w:rPr>
            <w:noProof/>
            <w:webHidden/>
          </w:rPr>
          <w:instrText xml:space="preserve"> PAGEREF _Toc485323994 \h </w:instrText>
        </w:r>
        <w:r>
          <w:rPr>
            <w:noProof/>
            <w:webHidden/>
          </w:rPr>
        </w:r>
        <w:r>
          <w:rPr>
            <w:noProof/>
            <w:webHidden/>
          </w:rPr>
          <w:fldChar w:fldCharType="separate"/>
        </w:r>
        <w:r>
          <w:rPr>
            <w:noProof/>
            <w:webHidden/>
          </w:rPr>
          <w:t>22</w:t>
        </w:r>
        <w:r>
          <w:rPr>
            <w:noProof/>
            <w:webHidden/>
          </w:rPr>
          <w:fldChar w:fldCharType="end"/>
        </w:r>
      </w:hyperlink>
    </w:p>
    <w:p w14:paraId="0D7B7DFE"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95" w:history="1">
        <w:r w:rsidRPr="00DC5E94">
          <w:rPr>
            <w:rStyle w:val="Hyperlink"/>
            <w:noProof/>
          </w:rPr>
          <w:t>5.1.</w:t>
        </w:r>
        <w:r>
          <w:rPr>
            <w:rFonts w:asciiTheme="minorHAnsi" w:eastAsiaTheme="minorEastAsia" w:hAnsiTheme="minorHAnsi"/>
            <w:bCs w:val="0"/>
            <w:noProof/>
            <w:szCs w:val="24"/>
            <w:lang w:val="en-GB" w:eastAsia="en-GB"/>
          </w:rPr>
          <w:tab/>
        </w:r>
        <w:r w:rsidRPr="00DC5E94">
          <w:rPr>
            <w:rStyle w:val="Hyperlink"/>
            <w:noProof/>
          </w:rPr>
          <w:t>Application runtime</w:t>
        </w:r>
        <w:r>
          <w:rPr>
            <w:noProof/>
            <w:webHidden/>
          </w:rPr>
          <w:tab/>
        </w:r>
        <w:r>
          <w:rPr>
            <w:noProof/>
            <w:webHidden/>
          </w:rPr>
          <w:fldChar w:fldCharType="begin"/>
        </w:r>
        <w:r>
          <w:rPr>
            <w:noProof/>
            <w:webHidden/>
          </w:rPr>
          <w:instrText xml:space="preserve"> PAGEREF _Toc485323995 \h </w:instrText>
        </w:r>
        <w:r>
          <w:rPr>
            <w:noProof/>
            <w:webHidden/>
          </w:rPr>
        </w:r>
        <w:r>
          <w:rPr>
            <w:noProof/>
            <w:webHidden/>
          </w:rPr>
          <w:fldChar w:fldCharType="separate"/>
        </w:r>
        <w:r>
          <w:rPr>
            <w:noProof/>
            <w:webHidden/>
          </w:rPr>
          <w:t>22</w:t>
        </w:r>
        <w:r>
          <w:rPr>
            <w:noProof/>
            <w:webHidden/>
          </w:rPr>
          <w:fldChar w:fldCharType="end"/>
        </w:r>
      </w:hyperlink>
    </w:p>
    <w:p w14:paraId="559D43AD" w14:textId="77777777" w:rsidR="00444348" w:rsidRDefault="00444348">
      <w:pPr>
        <w:pStyle w:val="TOC2"/>
        <w:tabs>
          <w:tab w:val="left" w:pos="662"/>
        </w:tabs>
        <w:rPr>
          <w:rFonts w:asciiTheme="minorHAnsi" w:eastAsiaTheme="minorEastAsia" w:hAnsiTheme="minorHAnsi"/>
          <w:bCs w:val="0"/>
          <w:noProof/>
          <w:szCs w:val="24"/>
          <w:lang w:val="en-GB" w:eastAsia="en-GB"/>
        </w:rPr>
      </w:pPr>
      <w:hyperlink w:anchor="_Toc485323996" w:history="1">
        <w:r w:rsidRPr="00DC5E94">
          <w:rPr>
            <w:rStyle w:val="Hyperlink"/>
            <w:noProof/>
          </w:rPr>
          <w:t>5.2.</w:t>
        </w:r>
        <w:r>
          <w:rPr>
            <w:rFonts w:asciiTheme="minorHAnsi" w:eastAsiaTheme="minorEastAsia" w:hAnsiTheme="minorHAnsi"/>
            <w:bCs w:val="0"/>
            <w:noProof/>
            <w:szCs w:val="24"/>
            <w:lang w:val="en-GB" w:eastAsia="en-GB"/>
          </w:rPr>
          <w:tab/>
        </w:r>
        <w:r w:rsidRPr="00DC5E94">
          <w:rPr>
            <w:rStyle w:val="Hyperlink"/>
            <w:noProof/>
          </w:rPr>
          <w:t>Testrek components</w:t>
        </w:r>
        <w:r>
          <w:rPr>
            <w:noProof/>
            <w:webHidden/>
          </w:rPr>
          <w:tab/>
        </w:r>
        <w:r>
          <w:rPr>
            <w:noProof/>
            <w:webHidden/>
          </w:rPr>
          <w:fldChar w:fldCharType="begin"/>
        </w:r>
        <w:r>
          <w:rPr>
            <w:noProof/>
            <w:webHidden/>
          </w:rPr>
          <w:instrText xml:space="preserve"> PAGEREF _Toc485323996 \h </w:instrText>
        </w:r>
        <w:r>
          <w:rPr>
            <w:noProof/>
            <w:webHidden/>
          </w:rPr>
        </w:r>
        <w:r>
          <w:rPr>
            <w:noProof/>
            <w:webHidden/>
          </w:rPr>
          <w:fldChar w:fldCharType="separate"/>
        </w:r>
        <w:r>
          <w:rPr>
            <w:noProof/>
            <w:webHidden/>
          </w:rPr>
          <w:t>25</w:t>
        </w:r>
        <w:r>
          <w:rPr>
            <w:noProof/>
            <w:webHidden/>
          </w:rPr>
          <w:fldChar w:fldCharType="end"/>
        </w:r>
      </w:hyperlink>
    </w:p>
    <w:p w14:paraId="0D3A2BDA" w14:textId="77777777" w:rsidR="00444348" w:rsidRDefault="00444348">
      <w:pPr>
        <w:pStyle w:val="TOC1"/>
        <w:tabs>
          <w:tab w:val="left" w:pos="1540"/>
          <w:tab w:val="right" w:leader="dot" w:pos="8290"/>
        </w:tabs>
        <w:rPr>
          <w:rFonts w:asciiTheme="minorHAnsi" w:eastAsiaTheme="minorEastAsia" w:hAnsiTheme="minorHAnsi"/>
          <w:b w:val="0"/>
          <w:bCs w:val="0"/>
          <w:noProof/>
          <w:lang w:val="en-GB" w:eastAsia="en-GB"/>
        </w:rPr>
      </w:pPr>
      <w:hyperlink w:anchor="_Toc485323997" w:history="1">
        <w:r w:rsidRPr="00DC5E94">
          <w:rPr>
            <w:rStyle w:val="Hyperlink"/>
            <w:noProof/>
          </w:rPr>
          <w:t>Chapter 6.</w:t>
        </w:r>
        <w:r>
          <w:rPr>
            <w:rFonts w:asciiTheme="minorHAnsi" w:eastAsiaTheme="minorEastAsia" w:hAnsiTheme="minorHAnsi"/>
            <w:b w:val="0"/>
            <w:bCs w:val="0"/>
            <w:noProof/>
            <w:lang w:val="en-GB" w:eastAsia="en-GB"/>
          </w:rPr>
          <w:tab/>
        </w:r>
        <w:r w:rsidRPr="00DC5E94">
          <w:rPr>
            <w:rStyle w:val="Hyperlink"/>
            <w:noProof/>
          </w:rPr>
          <w:t>Conclusion</w:t>
        </w:r>
        <w:r>
          <w:rPr>
            <w:noProof/>
            <w:webHidden/>
          </w:rPr>
          <w:tab/>
        </w:r>
        <w:r>
          <w:rPr>
            <w:noProof/>
            <w:webHidden/>
          </w:rPr>
          <w:fldChar w:fldCharType="begin"/>
        </w:r>
        <w:r>
          <w:rPr>
            <w:noProof/>
            <w:webHidden/>
          </w:rPr>
          <w:instrText xml:space="preserve"> PAGEREF _Toc485323997 \h </w:instrText>
        </w:r>
        <w:r>
          <w:rPr>
            <w:noProof/>
            <w:webHidden/>
          </w:rPr>
        </w:r>
        <w:r>
          <w:rPr>
            <w:noProof/>
            <w:webHidden/>
          </w:rPr>
          <w:fldChar w:fldCharType="separate"/>
        </w:r>
        <w:r>
          <w:rPr>
            <w:noProof/>
            <w:webHidden/>
          </w:rPr>
          <w:t>32</w:t>
        </w:r>
        <w:r>
          <w:rPr>
            <w:noProof/>
            <w:webHidden/>
          </w:rPr>
          <w:fldChar w:fldCharType="end"/>
        </w:r>
      </w:hyperlink>
    </w:p>
    <w:p w14:paraId="0BB1022C" w14:textId="77777777" w:rsidR="00444348" w:rsidRDefault="00444348">
      <w:pPr>
        <w:pStyle w:val="TOC1"/>
        <w:tabs>
          <w:tab w:val="left" w:pos="1540"/>
          <w:tab w:val="right" w:leader="dot" w:pos="8290"/>
        </w:tabs>
        <w:rPr>
          <w:rFonts w:asciiTheme="minorHAnsi" w:eastAsiaTheme="minorEastAsia" w:hAnsiTheme="minorHAnsi"/>
          <w:b w:val="0"/>
          <w:bCs w:val="0"/>
          <w:noProof/>
          <w:lang w:val="en-GB" w:eastAsia="en-GB"/>
        </w:rPr>
      </w:pPr>
      <w:hyperlink w:anchor="_Toc485323998" w:history="1">
        <w:r w:rsidRPr="00DC5E94">
          <w:rPr>
            <w:rStyle w:val="Hyperlink"/>
            <w:noProof/>
          </w:rPr>
          <w:t>Appendix</w:t>
        </w:r>
        <w:r>
          <w:rPr>
            <w:rFonts w:asciiTheme="minorHAnsi" w:eastAsiaTheme="minorEastAsia" w:hAnsiTheme="minorHAnsi"/>
            <w:b w:val="0"/>
            <w:bCs w:val="0"/>
            <w:noProof/>
            <w:lang w:val="en-GB" w:eastAsia="en-GB"/>
          </w:rPr>
          <w:tab/>
        </w:r>
        <w:r w:rsidRPr="00DC5E94">
          <w:rPr>
            <w:rStyle w:val="Hyperlink"/>
            <w:noProof/>
          </w:rPr>
          <w:t xml:space="preserve">  Testrek Application</w:t>
        </w:r>
        <w:r>
          <w:rPr>
            <w:noProof/>
            <w:webHidden/>
          </w:rPr>
          <w:tab/>
        </w:r>
        <w:r>
          <w:rPr>
            <w:noProof/>
            <w:webHidden/>
          </w:rPr>
          <w:fldChar w:fldCharType="begin"/>
        </w:r>
        <w:r>
          <w:rPr>
            <w:noProof/>
            <w:webHidden/>
          </w:rPr>
          <w:instrText xml:space="preserve"> PAGEREF _Toc485323998 \h </w:instrText>
        </w:r>
        <w:r>
          <w:rPr>
            <w:noProof/>
            <w:webHidden/>
          </w:rPr>
        </w:r>
        <w:r>
          <w:rPr>
            <w:noProof/>
            <w:webHidden/>
          </w:rPr>
          <w:fldChar w:fldCharType="separate"/>
        </w:r>
        <w:r>
          <w:rPr>
            <w:noProof/>
            <w:webHidden/>
          </w:rPr>
          <w:t>33</w:t>
        </w:r>
        <w:r>
          <w:rPr>
            <w:noProof/>
            <w:webHidden/>
          </w:rPr>
          <w:fldChar w:fldCharType="end"/>
        </w:r>
      </w:hyperlink>
    </w:p>
    <w:p w14:paraId="20ACF966" w14:textId="77777777" w:rsidR="00444348" w:rsidRDefault="00444348">
      <w:pPr>
        <w:pStyle w:val="TOC1"/>
        <w:tabs>
          <w:tab w:val="right" w:leader="dot" w:pos="8290"/>
        </w:tabs>
        <w:rPr>
          <w:rFonts w:asciiTheme="minorHAnsi" w:eastAsiaTheme="minorEastAsia" w:hAnsiTheme="minorHAnsi"/>
          <w:b w:val="0"/>
          <w:bCs w:val="0"/>
          <w:noProof/>
          <w:lang w:val="en-GB" w:eastAsia="en-GB"/>
        </w:rPr>
      </w:pPr>
      <w:hyperlink w:anchor="_Toc485323999" w:history="1">
        <w:r w:rsidRPr="00DC5E94">
          <w:rPr>
            <w:rStyle w:val="Hyperlink"/>
            <w:noProof/>
          </w:rPr>
          <w:t>Download Success Report</w:t>
        </w:r>
        <w:r>
          <w:rPr>
            <w:noProof/>
            <w:webHidden/>
          </w:rPr>
          <w:tab/>
        </w:r>
        <w:r>
          <w:rPr>
            <w:noProof/>
            <w:webHidden/>
          </w:rPr>
          <w:fldChar w:fldCharType="begin"/>
        </w:r>
        <w:r>
          <w:rPr>
            <w:noProof/>
            <w:webHidden/>
          </w:rPr>
          <w:instrText xml:space="preserve"> PAGEREF _Toc485323999 \h </w:instrText>
        </w:r>
        <w:r>
          <w:rPr>
            <w:noProof/>
            <w:webHidden/>
          </w:rPr>
        </w:r>
        <w:r>
          <w:rPr>
            <w:noProof/>
            <w:webHidden/>
          </w:rPr>
          <w:fldChar w:fldCharType="separate"/>
        </w:r>
        <w:r>
          <w:rPr>
            <w:noProof/>
            <w:webHidden/>
          </w:rPr>
          <w:t>34</w:t>
        </w:r>
        <w:r>
          <w:rPr>
            <w:noProof/>
            <w:webHidden/>
          </w:rPr>
          <w:fldChar w:fldCharType="end"/>
        </w:r>
      </w:hyperlink>
    </w:p>
    <w:p w14:paraId="26E8865D" w14:textId="77777777" w:rsidR="00444348" w:rsidRDefault="00444348">
      <w:pPr>
        <w:pStyle w:val="TOC1"/>
        <w:tabs>
          <w:tab w:val="right" w:leader="dot" w:pos="8290"/>
        </w:tabs>
        <w:rPr>
          <w:rFonts w:asciiTheme="minorHAnsi" w:eastAsiaTheme="minorEastAsia" w:hAnsiTheme="minorHAnsi"/>
          <w:b w:val="0"/>
          <w:bCs w:val="0"/>
          <w:noProof/>
          <w:lang w:val="en-GB" w:eastAsia="en-GB"/>
        </w:rPr>
      </w:pPr>
      <w:hyperlink w:anchor="_Toc485324000" w:history="1">
        <w:r w:rsidRPr="00DC5E94">
          <w:rPr>
            <w:rStyle w:val="Hyperlink"/>
            <w:noProof/>
          </w:rPr>
          <w:t>Plagiarism Check Report</w:t>
        </w:r>
        <w:r>
          <w:rPr>
            <w:noProof/>
            <w:webHidden/>
          </w:rPr>
          <w:tab/>
        </w:r>
        <w:r>
          <w:rPr>
            <w:noProof/>
            <w:webHidden/>
          </w:rPr>
          <w:fldChar w:fldCharType="begin"/>
        </w:r>
        <w:r>
          <w:rPr>
            <w:noProof/>
            <w:webHidden/>
          </w:rPr>
          <w:instrText xml:space="preserve"> PAGEREF _Toc485324000 \h </w:instrText>
        </w:r>
        <w:r>
          <w:rPr>
            <w:noProof/>
            <w:webHidden/>
          </w:rPr>
        </w:r>
        <w:r>
          <w:rPr>
            <w:noProof/>
            <w:webHidden/>
          </w:rPr>
          <w:fldChar w:fldCharType="separate"/>
        </w:r>
        <w:r>
          <w:rPr>
            <w:noProof/>
            <w:webHidden/>
          </w:rPr>
          <w:t>36</w:t>
        </w:r>
        <w:r>
          <w:rPr>
            <w:noProof/>
            <w:webHidden/>
          </w:rPr>
          <w:fldChar w:fldCharType="end"/>
        </w:r>
      </w:hyperlink>
    </w:p>
    <w:p w14:paraId="41775C20" w14:textId="77777777" w:rsidR="00444348" w:rsidRDefault="00444348">
      <w:pPr>
        <w:pStyle w:val="TOC1"/>
        <w:tabs>
          <w:tab w:val="right" w:leader="dot" w:pos="8290"/>
        </w:tabs>
        <w:rPr>
          <w:rFonts w:asciiTheme="minorHAnsi" w:eastAsiaTheme="minorEastAsia" w:hAnsiTheme="minorHAnsi"/>
          <w:b w:val="0"/>
          <w:bCs w:val="0"/>
          <w:noProof/>
          <w:lang w:val="en-GB" w:eastAsia="en-GB"/>
        </w:rPr>
      </w:pPr>
      <w:hyperlink w:anchor="_Toc485324001" w:history="1">
        <w:r w:rsidRPr="00DC5E94">
          <w:rPr>
            <w:rStyle w:val="Hyperlink"/>
            <w:noProof/>
          </w:rPr>
          <w:t>References</w:t>
        </w:r>
        <w:r>
          <w:rPr>
            <w:noProof/>
            <w:webHidden/>
          </w:rPr>
          <w:tab/>
        </w:r>
        <w:r>
          <w:rPr>
            <w:noProof/>
            <w:webHidden/>
          </w:rPr>
          <w:fldChar w:fldCharType="begin"/>
        </w:r>
        <w:r>
          <w:rPr>
            <w:noProof/>
            <w:webHidden/>
          </w:rPr>
          <w:instrText xml:space="preserve"> PAGEREF _Toc485324001 \h </w:instrText>
        </w:r>
        <w:r>
          <w:rPr>
            <w:noProof/>
            <w:webHidden/>
          </w:rPr>
        </w:r>
        <w:r>
          <w:rPr>
            <w:noProof/>
            <w:webHidden/>
          </w:rPr>
          <w:fldChar w:fldCharType="separate"/>
        </w:r>
        <w:r>
          <w:rPr>
            <w:noProof/>
            <w:webHidden/>
          </w:rPr>
          <w:t>37</w:t>
        </w:r>
        <w:r>
          <w:rPr>
            <w:noProof/>
            <w:webHidden/>
          </w:rPr>
          <w:fldChar w:fldCharType="end"/>
        </w:r>
      </w:hyperlink>
    </w:p>
    <w:p w14:paraId="0E429537" w14:textId="09C4EEC9"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3" w:name="_Toc485323978"/>
      <w:r>
        <w:lastRenderedPageBreak/>
        <w:t>List of Acronym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proofErr w:type="spellStart"/>
            <w:r>
              <w:t>PyPI</w:t>
            </w:r>
            <w:proofErr w:type="spellEnd"/>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4" w:name="_Toc485323979"/>
      <w:r>
        <w:lastRenderedPageBreak/>
        <w:t>Glossary</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28CE5092" w:rsidR="007C2C1E" w:rsidRDefault="007C2C1E" w:rsidP="00910A03">
            <w:pPr>
              <w:pStyle w:val="1ParaNoSpace"/>
            </w:pPr>
            <w:r>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63350EB" w:rsidR="007C2C1E" w:rsidRDefault="007C2C1E" w:rsidP="00910A03">
            <w:pPr>
              <w:pStyle w:val="1ParaNoSpace"/>
            </w:pPr>
            <w:r w:rsidRPr="00CB363D">
              <w:t>PEP8</w:t>
            </w:r>
          </w:p>
        </w:tc>
        <w:tc>
          <w:tcPr>
            <w:tcW w:w="5616" w:type="dxa"/>
          </w:tcPr>
          <w:p w14:paraId="0A9C17A1" w14:textId="35E83642" w:rsidR="007C2C1E" w:rsidRDefault="007C2C1E" w:rsidP="00910A03">
            <w:pPr>
              <w:pStyle w:val="1ParaNoSpace"/>
            </w:pPr>
            <w:r w:rsidRPr="001A2E17">
              <w:t>Python code style convention</w:t>
            </w:r>
            <w:r>
              <w:t>s</w:t>
            </w:r>
            <w:r w:rsidR="00D15F35">
              <w:fldChar w:fldCharType="begin"/>
            </w:r>
            <w:r w:rsidR="00627AF2">
              <w:instrText xml:space="preserve"> ADDIN ZOTERO_ITEM CSL_CITATION {"citationID":"5rd9qWWV","properties":{"formattedCitation":"{\\rtf ({\\i{}PEP 8 -- Style Guide for Python Code} [no date])}","plainCitation":"(PEP 8 -- Style Guide for Python Code [no dat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rsidR="00D15F35">
              <w:fldChar w:fldCharType="separate"/>
            </w:r>
            <w:r w:rsidR="00627AF2" w:rsidRPr="00627AF2">
              <w:rPr>
                <w:rFonts w:eastAsia="Times New Roman" w:cs="Times New Roman"/>
              </w:rPr>
              <w:t>(</w:t>
            </w:r>
            <w:r w:rsidR="00627AF2" w:rsidRPr="00627AF2">
              <w:rPr>
                <w:rFonts w:eastAsia="Times New Roman" w:cs="Times New Roman"/>
                <w:i/>
                <w:iCs/>
              </w:rPr>
              <w:t>PEP 8 -- Style Guide for Python Code</w:t>
            </w:r>
            <w:r w:rsidR="00627AF2" w:rsidRPr="00627AF2">
              <w:rPr>
                <w:rFonts w:eastAsia="Times New Roman" w:cs="Times New Roman"/>
              </w:rPr>
              <w:t xml:space="preserve"> [no date])</w:t>
            </w:r>
            <w:r w:rsidR="00D15F35">
              <w:fldChar w:fldCharType="end"/>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46C9E28F" w:rsidR="007C2C1E" w:rsidRDefault="007C2C1E" w:rsidP="00910A03">
            <w:pPr>
              <w:pStyle w:val="1ParaNoSpace"/>
            </w:pPr>
            <w:r>
              <w:t>Python Interactive Shell</w:t>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B26D43">
        <w:trPr>
          <w:trHeight w:val="1271"/>
        </w:trPr>
        <w:tc>
          <w:tcPr>
            <w:tcW w:w="2684" w:type="dxa"/>
          </w:tcPr>
          <w:p w14:paraId="6FBF4D6E" w14:textId="6E3DEC64" w:rsidR="007C2C1E" w:rsidRDefault="005543F0" w:rsidP="00910A03">
            <w:pPr>
              <w:pStyle w:val="1ParaNoSpace"/>
            </w:pPr>
            <w:r>
              <w:rPr>
                <w:lang w:val="en-US"/>
              </w:rPr>
              <w:t>Recursion</w:t>
            </w:r>
            <w:r w:rsidR="00B26D43">
              <w:rPr>
                <w:rStyle w:val="EndnoteReference"/>
                <w:lang w:val="en-US"/>
              </w:rPr>
              <w:endnoteReference w:id="1"/>
            </w:r>
          </w:p>
        </w:tc>
        <w:tc>
          <w:tcPr>
            <w:tcW w:w="5616" w:type="dxa"/>
          </w:tcPr>
          <w:p w14:paraId="190A7205" w14:textId="38C9E6C1" w:rsidR="007C2C1E" w:rsidRPr="005C5AE3" w:rsidRDefault="00B26D43" w:rsidP="005C5AE3">
            <w:pPr>
              <w:pStyle w:val="1ParaNoSpace"/>
              <w:rPr>
                <w:vertAlign w:val="superscript"/>
              </w:rPr>
            </w:pPr>
            <w:r w:rsidRPr="00B26D43">
              <w:t>A common computer programming tactic is to divide a problem into sub-problems of the same type as the original, solve those sub-problems, and combine the results.</w:t>
            </w:r>
          </w:p>
        </w:tc>
      </w:tr>
      <w:tr w:rsidR="007C2C1E" w14:paraId="0AE11583" w14:textId="77777777" w:rsidTr="007C2C1E">
        <w:tc>
          <w:tcPr>
            <w:tcW w:w="2684" w:type="dxa"/>
          </w:tcPr>
          <w:p w14:paraId="5E2AD6B1" w14:textId="583F1620" w:rsidR="007C2C1E" w:rsidRDefault="004B3F96" w:rsidP="00910A03">
            <w:pPr>
              <w:pStyle w:val="1ParaNoSpace"/>
            </w:pPr>
            <w:r>
              <w:t>hash</w:t>
            </w:r>
          </w:p>
        </w:tc>
        <w:tc>
          <w:tcPr>
            <w:tcW w:w="5616" w:type="dxa"/>
          </w:tcPr>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5" w:name="_Toc485323980"/>
      <w:r>
        <w:lastRenderedPageBreak/>
        <w:t>Introduction</w:t>
      </w:r>
      <w:bookmarkEnd w:id="5"/>
    </w:p>
    <w:p w14:paraId="2C4F4721" w14:textId="2AE68532" w:rsidR="003954F3" w:rsidRDefault="00AC6B86" w:rsidP="00DD0DD2">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pPr>
      <w:r>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w:t>
      </w:r>
      <w:r w:rsidR="007F786F">
        <w:lastRenderedPageBreak/>
        <w:t xml:space="preserve">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DD0DD2">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64652284" w14:textId="0D8A176F" w:rsidR="00313674" w:rsidRDefault="00313674" w:rsidP="00DD0DD2">
      <w:pPr>
        <w:pStyle w:val="1Para"/>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 xml:space="preserve">it can be extended </w:t>
      </w:r>
      <w:proofErr w:type="gramStart"/>
      <w:r>
        <w:t>in order to</w:t>
      </w:r>
      <w:proofErr w:type="gramEnd"/>
      <w:r>
        <w:t xml:space="preserve">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784D5F">
        <w:t xml:space="preserve"> will be required, ranging from regression and system tastings to integration testing. It is for all these reasons that it became necessary to write an autonomous application.</w:t>
      </w:r>
    </w:p>
    <w:p w14:paraId="6D64FBF5" w14:textId="17DD23F1" w:rsidR="004D213D" w:rsidRDefault="004D213D" w:rsidP="00DD0DD2">
      <w:pPr>
        <w:pStyle w:val="1Para"/>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rsidP="00DD0DD2">
      <w:pPr>
        <w:spacing w:after="160" w:line="259" w:lineRule="auto"/>
        <w:jc w:val="both"/>
        <w:rPr>
          <w:sz w:val="28"/>
          <w:lang w:val="en-CA"/>
        </w:rPr>
      </w:pPr>
      <w:r>
        <w:lastRenderedPageBreak/>
        <w:br w:type="page"/>
      </w:r>
    </w:p>
    <w:p w14:paraId="75613C7F" w14:textId="035F9204" w:rsidR="00AD6F8B" w:rsidRDefault="004522D4" w:rsidP="00AD6F8B">
      <w:pPr>
        <w:pStyle w:val="Heading1"/>
      </w:pPr>
      <w:bookmarkStart w:id="6" w:name="_Toc485323981"/>
      <w:r>
        <w:lastRenderedPageBreak/>
        <w:t>Process Analysis</w:t>
      </w:r>
      <w:bookmarkEnd w:id="6"/>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3AABC77C" w:rsidR="00732C9E" w:rsidRDefault="00523E58" w:rsidP="00732C9E">
      <w:pPr>
        <w:pStyle w:val="Heading2"/>
      </w:pPr>
      <w:bookmarkStart w:id="7" w:name="_Toc485323982"/>
      <w:r>
        <w:rPr>
          <w:noProof/>
          <w:lang w:val="en-GB" w:eastAsia="en-GB"/>
        </w:rPr>
        <mc:AlternateContent>
          <mc:Choice Requires="wps">
            <w:drawing>
              <wp:anchor distT="0" distB="0" distL="114300" distR="114300" simplePos="0" relativeHeight="251671552" behindDoc="0" locked="0" layoutInCell="1" allowOverlap="1" wp14:anchorId="6B10A8A6" wp14:editId="7922E8E1">
                <wp:simplePos x="0" y="0"/>
                <wp:positionH relativeFrom="column">
                  <wp:posOffset>3328035</wp:posOffset>
                </wp:positionH>
                <wp:positionV relativeFrom="paragraph">
                  <wp:posOffset>5551805</wp:posOffset>
                </wp:positionV>
                <wp:extent cx="2556510" cy="25844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56510" cy="258445"/>
                        </a:xfrm>
                        <a:prstGeom prst="rect">
                          <a:avLst/>
                        </a:prstGeom>
                        <a:solidFill>
                          <a:prstClr val="white"/>
                        </a:solidFill>
                        <a:ln>
                          <a:noFill/>
                        </a:ln>
                        <a:effectLst/>
                      </wps:spPr>
                      <wps:txbx>
                        <w:txbxContent>
                          <w:p w14:paraId="26701219" w14:textId="5BC04CCD" w:rsidR="00444348" w:rsidRPr="000F2CDB" w:rsidRDefault="00444348"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10A8A6" id="_x0000_t202" coordsize="21600,21600" o:spt="202" path="m0,0l0,21600,21600,21600,21600,0xe">
                <v:stroke joinstyle="miter"/>
                <v:path gradientshapeok="t" o:connecttype="rect"/>
              </v:shapetype>
              <v:shape id="Text Box 13" o:spid="_x0000_s1026" type="#_x0000_t202" style="position:absolute;left:0;text-align:left;margin-left:262.05pt;margin-top:437.15pt;width:201.3pt;height:20.3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" stroked="f">
                <v:textbox style="mso-fit-shape-to-text:t" inset="0,0,0,0">
                  <w:txbxContent>
                    <w:p w14:paraId="26701219" w14:textId="5BC04CCD" w:rsidR="00444348" w:rsidRPr="000F2CDB" w:rsidRDefault="00444348"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v:textbox>
                <w10:wrap type="square"/>
              </v:shape>
            </w:pict>
          </mc:Fallback>
        </mc:AlternateContent>
      </w:r>
      <w:r w:rsidR="00AA27DC">
        <w:rPr>
          <w:noProof/>
          <w:lang w:val="en-GB" w:eastAsia="en-GB"/>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7"/>
    </w:p>
    <w:p w14:paraId="6837B12B" w14:textId="783E3A6A" w:rsidR="000E4470" w:rsidRDefault="000E4470" w:rsidP="007A0549">
      <w:pPr>
        <w:pStyle w:val="1Para"/>
        <w:ind w:left="720"/>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7A0549">
      <w:pPr>
        <w:pStyle w:val="1Para"/>
        <w:ind w:left="720"/>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4BA21B6C" w14:textId="239BFEF6" w:rsidR="00F92FB9" w:rsidRPr="00F92FB9" w:rsidRDefault="00F92FB9" w:rsidP="007A0549">
      <w:pPr>
        <w:pStyle w:val="1Para"/>
        <w:ind w:left="1440" w:firstLine="0"/>
      </w:pPr>
    </w:p>
    <w:p w14:paraId="27B2E00E" w14:textId="74E197A2" w:rsidR="00806B5F" w:rsidRDefault="00F05B75" w:rsidP="007A0549">
      <w:pPr>
        <w:pStyle w:val="Heading1"/>
        <w:ind w:left="720"/>
      </w:pPr>
      <w:bookmarkStart w:id="8" w:name="_Toc485323983"/>
      <w:r>
        <w:lastRenderedPageBreak/>
        <w:t>Proposed</w:t>
      </w:r>
      <w:r w:rsidR="004522D4">
        <w:t xml:space="preserve"> Solutions</w:t>
      </w:r>
      <w:bookmarkEnd w:id="8"/>
    </w:p>
    <w:p w14:paraId="52FC1D77" w14:textId="2C037D71" w:rsidR="003B5653" w:rsidRDefault="008763C5" w:rsidP="007A0549">
      <w:pPr>
        <w:pStyle w:val="Heading2"/>
        <w:ind w:left="1440"/>
      </w:pPr>
      <w:bookmarkStart w:id="9" w:name="_Toc485323984"/>
      <w:r>
        <w:t>Standardization of the process</w:t>
      </w:r>
      <w:bookmarkEnd w:id="9"/>
    </w:p>
    <w:p w14:paraId="27F4DDFB" w14:textId="2ADDDC3C" w:rsidR="00E534E6" w:rsidRDefault="008763C5" w:rsidP="007A0549">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0" w:name="_Toc485323985"/>
      <w:r>
        <w:t>Possible</w:t>
      </w:r>
      <w:r w:rsidR="00FD6A55">
        <w:t xml:space="preserve"> Solutions</w:t>
      </w:r>
      <w:bookmarkEnd w:id="10"/>
    </w:p>
    <w:p w14:paraId="106144F8" w14:textId="0D72499D" w:rsidR="00E57D54" w:rsidRDefault="00E57D54" w:rsidP="007A054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7F90A994" w:rsidR="002127C3" w:rsidRDefault="002127C3" w:rsidP="007A0549">
      <w:pPr>
        <w:pStyle w:val="1Para"/>
        <w:numPr>
          <w:ilvl w:val="0"/>
          <w:numId w:val="7"/>
        </w:numPr>
        <w:ind w:left="2520"/>
        <w:rPr>
          <w:lang w:val="en-US"/>
        </w:rPr>
      </w:pPr>
      <w:r>
        <w:rPr>
          <w:lang w:val="en-US"/>
        </w:rPr>
        <w:t>Disk space of about 30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GB" w:eastAsia="en-GB"/>
        </w:rPr>
        <w:drawing>
          <wp:inline distT="0" distB="0" distL="0" distR="0" wp14:anchorId="0FF00D2F" wp14:editId="2CCF37B1">
            <wp:extent cx="5835777" cy="4358640"/>
            <wp:effectExtent l="0" t="0" r="635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3771" cy="4364611"/>
                    </a:xfrm>
                    <a:prstGeom prst="rect">
                      <a:avLst/>
                    </a:prstGeom>
                    <a:noFill/>
                    <a:ln>
                      <a:noFill/>
                    </a:ln>
                  </pic:spPr>
                </pic:pic>
              </a:graphicData>
            </a:graphic>
          </wp:inline>
        </w:drawing>
      </w:r>
    </w:p>
    <w:p w14:paraId="507AAEA2" w14:textId="38C08D67" w:rsidR="00AA27DC" w:rsidRDefault="00523E58" w:rsidP="00523E58">
      <w:pPr>
        <w:pStyle w:val="Caption"/>
        <w:jc w:val="center"/>
      </w:pPr>
      <w:r>
        <w:t xml:space="preserve">Figure </w:t>
      </w:r>
      <w:fldSimple w:instr=" SEQ Figure \* ARABIC ">
        <w:r w:rsidR="007A1F28">
          <w:rPr>
            <w:noProof/>
          </w:rPr>
          <w:t>2</w:t>
        </w:r>
      </w:fldSimple>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7A0549">
      <w:pPr>
        <w:pStyle w:val="1Para"/>
        <w:ind w:left="720"/>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768409A3"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2B2203E4" w14:textId="69B3C8FE" w:rsidR="003B5653" w:rsidRPr="003B5653" w:rsidRDefault="00523E58" w:rsidP="00523E58">
      <w:pPr>
        <w:pStyle w:val="Caption"/>
        <w:jc w:val="center"/>
      </w:pPr>
      <w:r>
        <w:t xml:space="preserve">Figure </w:t>
      </w:r>
      <w:fldSimple w:instr=" SEQ Figure \* ARABIC ">
        <w:r w:rsidR="007A1F28">
          <w:rPr>
            <w:noProof/>
          </w:rPr>
          <w:t>3</w:t>
        </w:r>
      </w:fldSimple>
      <w:r>
        <w:t xml:space="preserve"> - Workflow for a web application</w:t>
      </w:r>
    </w:p>
    <w:p w14:paraId="5C67D77A" w14:textId="7BDCE758" w:rsidR="003B5653" w:rsidRPr="003B5653" w:rsidRDefault="00F05875" w:rsidP="003B5653">
      <w:pPr>
        <w:pStyle w:val="Heading1"/>
      </w:pPr>
      <w:bookmarkStart w:id="11" w:name="_Toc485323986"/>
      <w:r>
        <w:lastRenderedPageBreak/>
        <w:t>Technologies and Methodologies</w:t>
      </w:r>
      <w:bookmarkEnd w:id="11"/>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2" w:name="_Toc485323987"/>
      <w:r>
        <w:t>Development Environment</w:t>
      </w:r>
      <w:bookmarkEnd w:id="12"/>
    </w:p>
    <w:p w14:paraId="0E2454C0" w14:textId="660289D4" w:rsidR="00C75AD8" w:rsidRPr="003B28C0" w:rsidRDefault="00523E58" w:rsidP="007A0549">
      <w:pPr>
        <w:pStyle w:val="1Para"/>
        <w:ind w:left="720"/>
      </w:pPr>
      <w:r>
        <w:rPr>
          <w:noProof/>
          <w:lang w:val="en-GB" w:eastAsia="en-GB"/>
        </w:rPr>
        <mc:AlternateContent>
          <mc:Choice Requires="wps">
            <w:drawing>
              <wp:anchor distT="0" distB="0" distL="114300" distR="114300" simplePos="0" relativeHeight="251673600" behindDoc="0" locked="0" layoutInCell="1" allowOverlap="1" wp14:anchorId="0A6E83A1" wp14:editId="4CBC6365">
                <wp:simplePos x="0" y="0"/>
                <wp:positionH relativeFrom="column">
                  <wp:posOffset>2032635</wp:posOffset>
                </wp:positionH>
                <wp:positionV relativeFrom="paragraph">
                  <wp:posOffset>2981325</wp:posOffset>
                </wp:positionV>
                <wp:extent cx="3762375" cy="25844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762375" cy="258445"/>
                        </a:xfrm>
                        <a:prstGeom prst="rect">
                          <a:avLst/>
                        </a:prstGeom>
                        <a:solidFill>
                          <a:prstClr val="white"/>
                        </a:solidFill>
                        <a:ln>
                          <a:noFill/>
                        </a:ln>
                        <a:effectLst/>
                      </wps:spPr>
                      <wps:txbx>
                        <w:txbxContent>
                          <w:p w14:paraId="601756D2" w14:textId="1447A717" w:rsidR="00444348" w:rsidRPr="00942CB4" w:rsidRDefault="00444348" w:rsidP="00523E58">
                            <w:pPr>
                              <w:pStyle w:val="Caption"/>
                              <w:rPr>
                                <w:noProof/>
                                <w:sz w:val="28"/>
                                <w:szCs w:val="22"/>
                              </w:rPr>
                            </w:pPr>
                            <w:r>
                              <w:t xml:space="preserve">Figure </w:t>
                            </w:r>
                            <w:fldSimple w:instr=" SEQ Figure \* ARABIC ">
                              <w:r>
                                <w:rPr>
                                  <w:noProof/>
                                </w:rPr>
                                <w:t>4</w:t>
                              </w:r>
                            </w:fldSimple>
                            <w:r>
                              <w:t xml:space="preserve"> - </w:t>
                            </w:r>
                            <w:proofErr w:type="spellStart"/>
                            <w:r>
                              <w:t>PyCharm</w:t>
                            </w:r>
                            <w:proofErr w:type="spellEnd"/>
                            <w:r>
                              <w:t xml:space="preserve"> version and build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83A1" id="Text Box 14" o:spid="_x0000_s1027" type="#_x0000_t202" style="position:absolute;left:0;text-align:left;margin-left:160.05pt;margin-top:234.75pt;width:296.2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" stroked="f">
                <v:textbox style="mso-fit-shape-to-text:t" inset="0,0,0,0">
                  <w:txbxContent>
                    <w:p w14:paraId="601756D2" w14:textId="1447A717" w:rsidR="00444348" w:rsidRPr="00942CB4" w:rsidRDefault="00444348" w:rsidP="00523E58">
                      <w:pPr>
                        <w:pStyle w:val="Caption"/>
                        <w:rPr>
                          <w:noProof/>
                          <w:sz w:val="28"/>
                          <w:szCs w:val="22"/>
                        </w:rPr>
                      </w:pPr>
                      <w:r>
                        <w:t xml:space="preserve">Figure </w:t>
                      </w:r>
                      <w:fldSimple w:instr=" SEQ Figure \* ARABIC ">
                        <w:r>
                          <w:rPr>
                            <w:noProof/>
                          </w:rPr>
                          <w:t>4</w:t>
                        </w:r>
                      </w:fldSimple>
                      <w:r>
                        <w:t xml:space="preserve"> - </w:t>
                      </w:r>
                      <w:proofErr w:type="spellStart"/>
                      <w:r>
                        <w:t>PyCharm</w:t>
                      </w:r>
                      <w:proofErr w:type="spellEnd"/>
                      <w:r>
                        <w:t xml:space="preserve"> version and build information</w:t>
                      </w:r>
                    </w:p>
                  </w:txbxContent>
                </v:textbox>
                <w10:wrap type="square"/>
              </v:shape>
            </w:pict>
          </mc:Fallback>
        </mc:AlternateContent>
      </w:r>
      <w:r w:rsidR="003D4061">
        <w:rPr>
          <w:noProof/>
          <w:lang w:val="en-GB" w:eastAsia="en-GB"/>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3">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w:t>
      </w:r>
      <w:proofErr w:type="spellStart"/>
      <w:r w:rsidR="003B28C0">
        <w:t>PyCharm</w:t>
      </w:r>
      <w:proofErr w:type="spellEnd"/>
      <w:r w:rsidR="003B28C0">
        <w:t xml:space="preserve"> </w:t>
      </w:r>
      <w:r w:rsidR="00D425EA">
        <w:t>Edu 3.5</w:t>
      </w:r>
      <w:r w:rsidR="0037374B">
        <w:rPr>
          <w:rStyle w:val="EndnoteReference"/>
        </w:rPr>
        <w:endnoteReference w:id="3"/>
      </w:r>
      <w:r w:rsidR="00D425EA">
        <w:t xml:space="preserve"> </w:t>
      </w:r>
      <w:r w:rsidR="00861AC4">
        <w:t xml:space="preserve">provided by </w:t>
      </w:r>
      <w:proofErr w:type="spellStart"/>
      <w:r w:rsidR="00861AC4">
        <w:t>JetBrains</w:t>
      </w:r>
      <w:proofErr w:type="spellEnd"/>
      <w:r w:rsidR="00861AC4">
        <w:t xml:space="preserve"> </w:t>
      </w:r>
      <w:proofErr w:type="spellStart"/>
      <w:proofErr w:type="gramStart"/>
      <w:r w:rsidR="00861AC4">
        <w:t>s.r.o</w:t>
      </w:r>
      <w:proofErr w:type="spellEnd"/>
      <w:r w:rsidR="00861AC4">
        <w:t>.</w:t>
      </w:r>
      <w:r w:rsidR="00D425EA">
        <w:t>.</w:t>
      </w:r>
      <w:proofErr w:type="gramEnd"/>
    </w:p>
    <w:p w14:paraId="4DF5C8B4" w14:textId="758E499E" w:rsidR="00BE626A" w:rsidRPr="003F51A4" w:rsidRDefault="00BE626A" w:rsidP="007A0549">
      <w:pPr>
        <w:ind w:left="720"/>
      </w:pPr>
    </w:p>
    <w:p w14:paraId="152ACB0C" w14:textId="60805C67" w:rsidR="00D425EA" w:rsidRDefault="00D425EA" w:rsidP="007A0549">
      <w:pPr>
        <w:pStyle w:val="1Para"/>
        <w:ind w:left="720"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3E732007">
            <wp:extent cx="4964303" cy="3099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4975762" cy="3106340"/>
                    </a:xfrm>
                    <a:prstGeom prst="rect">
                      <a:avLst/>
                    </a:prstGeom>
                  </pic:spPr>
                </pic:pic>
              </a:graphicData>
            </a:graphic>
          </wp:inline>
        </w:drawing>
      </w:r>
    </w:p>
    <w:p w14:paraId="38CA5FEA" w14:textId="4DA801B6" w:rsidR="00162373" w:rsidRDefault="00162373" w:rsidP="007153D2">
      <w:pPr>
        <w:pStyle w:val="Caption"/>
        <w:jc w:val="center"/>
      </w:pPr>
      <w:r>
        <w:t xml:space="preserve">Figure </w:t>
      </w:r>
      <w:fldSimple w:instr=" SEQ Figure \* ARABIC ">
        <w:r w:rsidR="007A1F28">
          <w:rPr>
            <w:noProof/>
          </w:rPr>
          <w:t>5</w:t>
        </w:r>
      </w:fldSimple>
      <w:r>
        <w:t xml:space="preserve"> </w:t>
      </w:r>
      <w:r w:rsidR="00523E58">
        <w:t xml:space="preserve">- </w:t>
      </w:r>
      <w:proofErr w:type="spellStart"/>
      <w:r>
        <w:t>PyCharm</w:t>
      </w:r>
      <w:proofErr w:type="spellEnd"/>
      <w:r>
        <w:t xml:space="preserve"> </w:t>
      </w:r>
      <w:r w:rsidR="00523E58">
        <w:t xml:space="preserve">Sample </w:t>
      </w:r>
      <w:r>
        <w:t>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3" w:name="_Toc485323988"/>
      <w:r>
        <w:t>Programming Technologies</w:t>
      </w:r>
      <w:bookmarkEnd w:id="13"/>
    </w:p>
    <w:p w14:paraId="357183B7" w14:textId="28753575" w:rsidR="00BE626A" w:rsidRDefault="00523E58" w:rsidP="007A0549">
      <w:pPr>
        <w:pStyle w:val="1Para"/>
        <w:ind w:left="720"/>
      </w:pPr>
      <w:r>
        <w:rPr>
          <w:noProof/>
          <w:lang w:val="en-GB" w:eastAsia="en-GB"/>
        </w:rPr>
        <mc:AlternateContent>
          <mc:Choice Requires="wps">
            <w:drawing>
              <wp:anchor distT="0" distB="0" distL="114300" distR="114300" simplePos="0" relativeHeight="251675648" behindDoc="0" locked="0" layoutInCell="1" allowOverlap="1" wp14:anchorId="3390867F" wp14:editId="4A848A6E">
                <wp:simplePos x="0" y="0"/>
                <wp:positionH relativeFrom="column">
                  <wp:posOffset>5000625</wp:posOffset>
                </wp:positionH>
                <wp:positionV relativeFrom="paragraph">
                  <wp:posOffset>1792605</wp:posOffset>
                </wp:positionV>
                <wp:extent cx="914400" cy="38989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914400" cy="389890"/>
                        </a:xfrm>
                        <a:prstGeom prst="rect">
                          <a:avLst/>
                        </a:prstGeom>
                        <a:solidFill>
                          <a:prstClr val="white"/>
                        </a:solidFill>
                        <a:ln>
                          <a:noFill/>
                        </a:ln>
                        <a:effectLst/>
                      </wps:spPr>
                      <wps:txbx>
                        <w:txbxContent>
                          <w:p w14:paraId="6BB61054" w14:textId="33B6269B" w:rsidR="00444348" w:rsidRPr="00B46F87" w:rsidRDefault="00444348" w:rsidP="00523E58">
                            <w:pPr>
                              <w:pStyle w:val="Caption"/>
                              <w:rPr>
                                <w:noProof/>
                                <w:sz w:val="28"/>
                                <w:szCs w:val="22"/>
                              </w:rPr>
                            </w:pPr>
                            <w:r>
                              <w:t xml:space="preserve">Figure </w:t>
                            </w:r>
                            <w:fldSimple w:instr=" SEQ Figure \* ARABIC ">
                              <w:r>
                                <w:rPr>
                                  <w:noProof/>
                                </w:rPr>
                                <w:t>6</w:t>
                              </w:r>
                            </w:fldSimple>
                            <w:r>
                              <w:t xml:space="preserve"> - Python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0867F" id="Text Box 15" o:spid="_x0000_s1028" type="#_x0000_t202" style="position:absolute;left:0;text-align:left;margin-left:393.75pt;margin-top:141.15pt;width:1in;height:30.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" stroked="f">
                <v:textbox style="mso-fit-shape-to-text:t" inset="0,0,0,0">
                  <w:txbxContent>
                    <w:p w14:paraId="6BB61054" w14:textId="33B6269B" w:rsidR="00444348" w:rsidRPr="00B46F87" w:rsidRDefault="00444348" w:rsidP="00523E58">
                      <w:pPr>
                        <w:pStyle w:val="Caption"/>
                        <w:rPr>
                          <w:noProof/>
                          <w:sz w:val="28"/>
                          <w:szCs w:val="22"/>
                        </w:rPr>
                      </w:pPr>
                      <w:r>
                        <w:t xml:space="preserve">Figure </w:t>
                      </w:r>
                      <w:fldSimple w:instr=" SEQ Figure \* ARABIC ">
                        <w:r>
                          <w:rPr>
                            <w:noProof/>
                          </w:rPr>
                          <w:t>6</w:t>
                        </w:r>
                      </w:fldSimple>
                      <w:r>
                        <w:t xml:space="preserve"> - Python Logo</w:t>
                      </w:r>
                    </w:p>
                  </w:txbxContent>
                </v:textbox>
                <w10:wrap type="square"/>
              </v:shape>
            </w:pict>
          </mc:Fallback>
        </mc:AlternateContent>
      </w:r>
      <w:r w:rsidR="00354BED">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5">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4"/>
      </w:r>
    </w:p>
    <w:p w14:paraId="32C568F0" w14:textId="62FC5838" w:rsidR="002162A1" w:rsidRDefault="002162A1" w:rsidP="007A0549">
      <w:pPr>
        <w:pStyle w:val="1Para"/>
        <w:ind w:left="720"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A0549">
      <w:pPr>
        <w:pStyle w:val="Heading5"/>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A0549">
      <w:pPr>
        <w:pStyle w:val="Heading5"/>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70CD2781" w14:textId="7E582879" w:rsidR="007146EB" w:rsidRDefault="00BD4F03" w:rsidP="007A0549">
      <w:pPr>
        <w:pStyle w:val="Heading5"/>
      </w:pPr>
      <w:r>
        <w:t>Data Types</w:t>
      </w:r>
    </w:p>
    <w:p w14:paraId="1DC73565" w14:textId="72148013"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A0549">
      <w:pPr>
        <w:pStyle w:val="Heading5"/>
      </w:pPr>
      <w:r>
        <w:lastRenderedPageBreak/>
        <w:t xml:space="preserve">Classes and </w:t>
      </w:r>
      <w:r w:rsidR="000A6556">
        <w:t>Functions</w:t>
      </w:r>
      <w:r w:rsidR="00643940">
        <w:rPr>
          <w:rStyle w:val="EndnoteReference"/>
        </w:rPr>
        <w:endnoteReference w:id="6"/>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39979E75" w14:textId="655A7029" w:rsidR="00C229F9" w:rsidRDefault="00C229F9" w:rsidP="00B26E55">
      <w:pPr>
        <w:spacing w:after="160" w:line="259" w:lineRule="auto"/>
        <w:rPr>
          <w:rFonts w:ascii="Times New Roman" w:hAnsi="Times New Roman"/>
          <w:sz w:val="28"/>
        </w:rPr>
      </w:pPr>
    </w:p>
    <w:p w14:paraId="598DC49D" w14:textId="77777777" w:rsidR="007344A8" w:rsidRPr="00B26E55" w:rsidRDefault="007344A8" w:rsidP="00B26E55">
      <w:pPr>
        <w:spacing w:after="160" w:line="259" w:lineRule="auto"/>
        <w:rPr>
          <w:sz w:val="28"/>
        </w:rPr>
      </w:pPr>
    </w:p>
    <w:p w14:paraId="2C312CB9" w14:textId="13989F78" w:rsidR="00494FED" w:rsidRDefault="005C784B" w:rsidP="007A0549">
      <w:pPr>
        <w:pStyle w:val="Heading3"/>
        <w:ind w:left="1440"/>
      </w:pPr>
      <w:bookmarkStart w:id="14" w:name="_Toc485323989"/>
      <w:r>
        <w:t>Why Python?</w:t>
      </w:r>
      <w:bookmarkEnd w:id="14"/>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5" w:name="_Toc485323990"/>
      <w:r>
        <w:t xml:space="preserve">External </w:t>
      </w:r>
      <w:r w:rsidR="00C229F9">
        <w:t>Python l</w:t>
      </w:r>
      <w:r w:rsidR="00746B48">
        <w:t>ibraries</w:t>
      </w:r>
      <w:bookmarkEnd w:id="15"/>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 xml:space="preserve">essentially a collection of dynamically written classes with </w:t>
      </w:r>
      <w:r>
        <w:lastRenderedPageBreak/>
        <w:t>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1BD4FC68"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proofErr w:type="spellStart"/>
      <w:r w:rsidR="00E209E6">
        <w:t>PyPI</w:t>
      </w:r>
      <w:proofErr w:type="spellEnd"/>
      <w:r w:rsidR="00E209E6">
        <w:rPr>
          <w:rStyle w:val="EndnoteReference"/>
        </w:rPr>
        <w:endnoteReference w:id="7"/>
      </w:r>
      <w:r w:rsidR="00E209E6">
        <w:t>.</w:t>
      </w:r>
    </w:p>
    <w:p w14:paraId="7D86C8B1" w14:textId="3553ADAE" w:rsidR="00E01F9B" w:rsidRDefault="00437EE0" w:rsidP="007A0549">
      <w:pPr>
        <w:pStyle w:val="1Para"/>
        <w:ind w:left="720"/>
      </w:pPr>
      <w:r>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rsidP="007A0549">
      <w:pPr>
        <w:pStyle w:val="Heading5"/>
      </w:pPr>
      <w:r>
        <w:t>Requests (v. 2.14.2)</w:t>
      </w:r>
    </w:p>
    <w:p w14:paraId="1F4002EC" w14:textId="77777777"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8"/>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pPr>
      <w:proofErr w:type="spellStart"/>
      <w:r>
        <w:t>Easygui</w:t>
      </w:r>
      <w:proofErr w:type="spellEnd"/>
      <w:r>
        <w:t xml:space="preserve"> (v. 0.98.1)</w:t>
      </w:r>
    </w:p>
    <w:p w14:paraId="688AA192" w14:textId="1949623F" w:rsidR="00A126BE" w:rsidRDefault="00A126BE" w:rsidP="007A0549">
      <w:pPr>
        <w:pStyle w:val="1Para"/>
        <w:ind w:left="720"/>
        <w:rPr>
          <w:lang w:val="en-US"/>
        </w:rPr>
      </w:pPr>
      <w:proofErr w:type="spellStart"/>
      <w:r>
        <w:rPr>
          <w:lang w:val="en-US"/>
        </w:rPr>
        <w:t>EasyGUI</w:t>
      </w:r>
      <w:proofErr w:type="spellEnd"/>
      <w:r>
        <w:rPr>
          <w:lang w:val="en-US"/>
        </w:rPr>
        <w:t xml:space="preserve"> is a simple yet robust GUI written in Python. It is not event driven</w:t>
      </w:r>
      <w:r w:rsidR="00B26E55">
        <w:rPr>
          <w:lang w:val="en-US"/>
        </w:rPr>
        <w:t>,</w:t>
      </w:r>
      <w:r>
        <w:rPr>
          <w:lang w:val="en-US"/>
        </w:rPr>
        <w:t xml:space="preserve"> instead all the GUI interactions are invoked by simple function </w:t>
      </w:r>
      <w:r>
        <w:rPr>
          <w:lang w:val="en-US"/>
        </w:rPr>
        <w:lastRenderedPageBreak/>
        <w:t>calls.</w:t>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proofErr w:type="spellStart"/>
      <w:r w:rsidR="00B26E55" w:rsidRPr="00B26E55">
        <w:rPr>
          <w:lang w:val="en-US"/>
        </w:rPr>
        <w:t>tkinter</w:t>
      </w:r>
      <w:proofErr w:type="spellEnd"/>
      <w:r w:rsidR="00B26E55" w:rsidRPr="00B26E55">
        <w:rPr>
          <w:lang w:val="en-US"/>
        </w:rPr>
        <w:t>, frame</w:t>
      </w:r>
      <w:r w:rsidR="00B26E55">
        <w:rPr>
          <w:lang w:val="en-US"/>
        </w:rPr>
        <w:t>s, widgets, callbacks or lambda, which are core to it. It runs smoothly on Python 2 and 3 and does not have any dependencies.</w:t>
      </w:r>
    </w:p>
    <w:p w14:paraId="67416B31" w14:textId="1172232C" w:rsidR="00B26E55" w:rsidRDefault="00494BAF" w:rsidP="007A0549">
      <w:pPr>
        <w:pStyle w:val="Heading5"/>
      </w:pPr>
      <w:proofErr w:type="spellStart"/>
      <w:r>
        <w:t>F</w:t>
      </w:r>
      <w:r w:rsidR="00B26E55" w:rsidRPr="00B26E55">
        <w:t>uzzywuzzy</w:t>
      </w:r>
      <w:proofErr w:type="spellEnd"/>
      <w:r w:rsidR="00B26E55" w:rsidRPr="00B26E55">
        <w:t xml:space="preserve"> </w:t>
      </w:r>
      <w:r w:rsidR="00B26E55">
        <w:t xml:space="preserve">(v. </w:t>
      </w:r>
      <w:r w:rsidR="00B26E55" w:rsidRPr="00B26E55">
        <w:t>0.15.0</w:t>
      </w:r>
      <w:r w:rsidR="00B26E55">
        <w:t>)</w:t>
      </w:r>
      <w:r w:rsidR="00415E03">
        <w:rPr>
          <w:rStyle w:val="EndnoteReference"/>
        </w:rPr>
        <w:endnoteReference w:id="9"/>
      </w:r>
    </w:p>
    <w:p w14:paraId="53BA2FA9" w14:textId="6EF7B3AE" w:rsidR="00B26E55" w:rsidRDefault="00B26E55" w:rsidP="007A0549">
      <w:pPr>
        <w:pStyle w:val="1Para"/>
        <w:ind w:left="720"/>
        <w:rPr>
          <w:lang w:val="en-US"/>
        </w:rPr>
      </w:pPr>
      <w:proofErr w:type="spellStart"/>
      <w:r>
        <w:rPr>
          <w:lang w:val="en-US"/>
        </w:rPr>
        <w:t>Fuzzywuzzy</w:t>
      </w:r>
      <w:proofErr w:type="spellEnd"/>
      <w:r>
        <w:rPr>
          <w:lang w:val="en-US"/>
        </w:rPr>
        <w:t xml:space="preserve"> is </w:t>
      </w:r>
      <w:r w:rsidR="00415E03">
        <w:rPr>
          <w:lang w:val="en-US"/>
        </w:rPr>
        <w:t xml:space="preserve">a package used for the string comparison. </w:t>
      </w:r>
      <w:r w:rsidR="00415E03" w:rsidRPr="00415E03">
        <w:rPr>
          <w:lang w:val="en-US"/>
        </w:rPr>
        <w:t xml:space="preserve">It uses </w:t>
      </w:r>
      <w:proofErr w:type="spellStart"/>
      <w:r w:rsidR="00415E03" w:rsidRPr="00415E03">
        <w:rPr>
          <w:lang w:val="en-US"/>
        </w:rPr>
        <w:t>Levenshtein</w:t>
      </w:r>
      <w:proofErr w:type="spellEnd"/>
      <w:r w:rsidR="00415E03" w:rsidRPr="00415E03">
        <w:rPr>
          <w:lang w:val="en-US"/>
        </w:rPr>
        <w:t xml:space="preserve"> Distance</w:t>
      </w:r>
      <w:r w:rsidR="00415E03">
        <w:rPr>
          <w:rStyle w:val="EndnoteReference"/>
          <w:lang w:val="en-US"/>
        </w:rPr>
        <w:endnoteReference w:id="10"/>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w:t>
      </w:r>
      <w:proofErr w:type="spellStart"/>
      <w:r w:rsidR="00494BAF">
        <w:rPr>
          <w:lang w:val="en-US"/>
        </w:rPr>
        <w:t>difflib</w:t>
      </w:r>
      <w:proofErr w:type="spellEnd"/>
      <w:r w:rsidR="00494BAF">
        <w:rPr>
          <w:lang w:val="en-US"/>
        </w:rPr>
        <w:t xml:space="preserve"> library that comes bundled with Python and uses the package </w:t>
      </w:r>
      <w:r w:rsidR="00494BAF" w:rsidRPr="00494BAF">
        <w:rPr>
          <w:lang w:val="en-US"/>
        </w:rPr>
        <w:t>python-</w:t>
      </w:r>
      <w:proofErr w:type="spellStart"/>
      <w:r w:rsidR="00494BAF" w:rsidRPr="00494BAF">
        <w:rPr>
          <w:lang w:val="en-US"/>
        </w:rPr>
        <w:t>Levenshtein</w:t>
      </w:r>
      <w:proofErr w:type="spellEnd"/>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w:t>
      </w:r>
      <w:proofErr w:type="spellStart"/>
      <w:r w:rsidR="00494BAF" w:rsidRPr="00494BAF">
        <w:rPr>
          <w:lang w:val="en-US"/>
        </w:rPr>
        <w:t>Levenshtein</w:t>
      </w:r>
      <w:proofErr w:type="spellEnd"/>
      <w:r w:rsidR="00494BAF">
        <w:rPr>
          <w:lang w:val="en-US"/>
        </w:rPr>
        <w:t xml:space="preserve"> </w:t>
      </w:r>
      <w:r w:rsidR="00063268">
        <w:rPr>
          <w:lang w:val="en-US"/>
        </w:rPr>
        <w:t>package</w:t>
      </w:r>
      <w:r w:rsidR="00494BAF">
        <w:rPr>
          <w:lang w:val="en-US"/>
        </w:rPr>
        <w:t xml:space="preserve"> is used along with </w:t>
      </w:r>
      <w:proofErr w:type="spellStart"/>
      <w:r w:rsidR="00494BAF">
        <w:rPr>
          <w:lang w:val="en-US"/>
        </w:rPr>
        <w:t>fuzzywuzzy</w:t>
      </w:r>
      <w:proofErr w:type="spellEnd"/>
      <w:r w:rsidR="00494BAF">
        <w:rPr>
          <w:lang w:val="en-US"/>
        </w:rPr>
        <w:t xml:space="preserve"> </w:t>
      </w:r>
      <w:proofErr w:type="gramStart"/>
      <w:r w:rsidR="00494BAF">
        <w:rPr>
          <w:lang w:val="en-US"/>
        </w:rPr>
        <w:t>in order to</w:t>
      </w:r>
      <w:proofErr w:type="gramEnd"/>
      <w:r w:rsidR="00494BAF">
        <w:rPr>
          <w:lang w:val="en-US"/>
        </w:rPr>
        <w:t xml:space="preserve"> get results as quickly as possible.</w:t>
      </w:r>
    </w:p>
    <w:p w14:paraId="382B4BE2" w14:textId="0787266D" w:rsidR="00494BAF" w:rsidRDefault="00494BAF" w:rsidP="007A0549">
      <w:pPr>
        <w:pStyle w:val="Heading5"/>
      </w:pPr>
      <w:proofErr w:type="spellStart"/>
      <w:r>
        <w:t>T</w:t>
      </w:r>
      <w:r w:rsidRPr="00494BAF">
        <w:t>qdm</w:t>
      </w:r>
      <w:proofErr w:type="spellEnd"/>
      <w:r w:rsidRPr="00494BAF">
        <w:t xml:space="preserve"> </w:t>
      </w:r>
      <w:r>
        <w:t xml:space="preserve">(v. </w:t>
      </w:r>
      <w:r w:rsidRPr="00494BAF">
        <w:t>4.14.0</w:t>
      </w:r>
      <w:r>
        <w:t>)</w:t>
      </w:r>
      <w:r>
        <w:rPr>
          <w:rStyle w:val="EndnoteReference"/>
        </w:rPr>
        <w:endnoteReference w:id="11"/>
      </w:r>
    </w:p>
    <w:p w14:paraId="4B5238C1" w14:textId="6106D3FB" w:rsidR="00494BAF" w:rsidRDefault="00494BAF" w:rsidP="007A0549">
      <w:pPr>
        <w:pStyle w:val="1Para"/>
        <w:ind w:left="720"/>
        <w:rPr>
          <w:lang w:val="en-US"/>
        </w:rPr>
      </w:pPr>
      <w:proofErr w:type="spellStart"/>
      <w:r>
        <w:rPr>
          <w:lang w:val="en-US"/>
        </w:rPr>
        <w:t>Tqdm</w:t>
      </w:r>
      <w:proofErr w:type="spellEnd"/>
      <w:r>
        <w:rPr>
          <w:lang w:val="en-US"/>
        </w:rPr>
        <w:t xml:space="preserve">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8343" w:type="dxa"/>
        <w:tblInd w:w="720" w:type="dxa"/>
        <w:tblLook w:val="04A0" w:firstRow="1" w:lastRow="0" w:firstColumn="1" w:lastColumn="0" w:noHBand="0" w:noVBand="1"/>
      </w:tblPr>
      <w:tblGrid>
        <w:gridCol w:w="8343"/>
      </w:tblGrid>
      <w:tr w:rsidR="00240D5F" w14:paraId="1DFFC617" w14:textId="77777777" w:rsidTr="00A37298">
        <w:tc>
          <w:tcPr>
            <w:tcW w:w="8343"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7A0549">
      <w:pPr>
        <w:pStyle w:val="1Para"/>
        <w:ind w:left="720" w:firstLine="0"/>
        <w:rPr>
          <w:lang w:val="en-US"/>
        </w:rPr>
      </w:pPr>
    </w:p>
    <w:p w14:paraId="7E5316D2" w14:textId="3E4281B5" w:rsidR="00A35664" w:rsidRDefault="00A35664" w:rsidP="007A0549">
      <w:pPr>
        <w:pStyle w:val="Heading5"/>
      </w:pPr>
      <w:r>
        <w:t>B</w:t>
      </w:r>
      <w:r w:rsidRPr="00A35664">
        <w:t xml:space="preserve">eautifulsoup4 </w:t>
      </w:r>
      <w:r>
        <w:t>(v. 4.6</w:t>
      </w:r>
      <w:r w:rsidRPr="00494BAF">
        <w:t>.0</w:t>
      </w:r>
      <w:r>
        <w:t>)</w:t>
      </w:r>
      <w:r>
        <w:rPr>
          <w:rStyle w:val="EndnoteReference"/>
        </w:rPr>
        <w:endnoteReference w:id="12"/>
      </w:r>
    </w:p>
    <w:p w14:paraId="5DFF1BA0" w14:textId="194CA4F5" w:rsidR="00DC30E8" w:rsidRDefault="00A35664" w:rsidP="007A0549">
      <w:pPr>
        <w:pStyle w:val="1Para"/>
        <w:ind w:left="720"/>
        <w:rPr>
          <w:lang w:val="en-US"/>
        </w:rPr>
      </w:pPr>
      <w:proofErr w:type="spellStart"/>
      <w:r>
        <w:rPr>
          <w:lang w:val="en-US"/>
        </w:rPr>
        <w:t>Beautifulsoup</w:t>
      </w:r>
      <w:proofErr w:type="spellEnd"/>
      <w:r>
        <w:rPr>
          <w:lang w:val="en-US"/>
        </w:rPr>
        <w:t xml:space="preserve"> is </w:t>
      </w:r>
      <w:proofErr w:type="gramStart"/>
      <w:r>
        <w:rPr>
          <w:lang w:val="en-US"/>
        </w:rPr>
        <w:t>a</w:t>
      </w:r>
      <w:proofErr w:type="gramEnd"/>
      <w:r>
        <w:rPr>
          <w:lang w:val="en-US"/>
        </w:rPr>
        <w:t xml:space="preserve"> an extensively used python package for parsing through a web page. Since its emergence in 2004</w:t>
      </w:r>
      <w:r w:rsidR="00D15F35">
        <w:rPr>
          <w:lang w:val="en-US"/>
        </w:rPr>
        <w:fldChar w:fldCharType="begin"/>
      </w:r>
      <w:r w:rsidR="00627AF2">
        <w:rPr>
          <w:lang w:val="en-US"/>
        </w:rPr>
        <w:instrText xml:space="preserve"> ADDIN ZOTERO_ITEM CSL_CITATION {"citationID":"ZYMu10PQ","properties":{"formattedCitation":"(Richardson [no date])","plainCitation":"(Richardson [no date])"},"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00D15F35">
        <w:rPr>
          <w:lang w:val="en-US"/>
        </w:rPr>
        <w:fldChar w:fldCharType="separate"/>
      </w:r>
      <w:r w:rsidR="00627AF2">
        <w:rPr>
          <w:noProof/>
          <w:lang w:val="en-US"/>
        </w:rPr>
        <w:t>(Richardson [no date])</w:t>
      </w:r>
      <w:r w:rsidR="00D15F35">
        <w:rPr>
          <w:lang w:val="en-US"/>
        </w:rPr>
        <w:fldChar w:fldCharType="end"/>
      </w:r>
      <w:r>
        <w:rPr>
          <w:lang w:val="en-US"/>
        </w:rPr>
        <w:t>,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7A0549">
      <w:pPr>
        <w:pStyle w:val="1Para"/>
        <w:ind w:left="720"/>
        <w:rPr>
          <w:lang w:val="en-US"/>
        </w:rPr>
      </w:pPr>
      <w:r>
        <w:rPr>
          <w:lang w:val="en-US"/>
        </w:rPr>
        <w:lastRenderedPageBreak/>
        <w:t xml:space="preserve">In </w:t>
      </w:r>
      <w:r>
        <w:rPr>
          <w:b/>
          <w:i/>
          <w:lang w:val="en-US"/>
        </w:rPr>
        <w:t>Testrek</w:t>
      </w:r>
      <w:r>
        <w:rPr>
          <w:lang w:val="en-US"/>
        </w:rPr>
        <w:t xml:space="preserve">, it is mainly used to check for the existence of the files on the web </w:t>
      </w:r>
      <w:proofErr w:type="spellStart"/>
      <w:r>
        <w:rPr>
          <w:lang w:val="en-US"/>
        </w:rPr>
        <w:t>url</w:t>
      </w:r>
      <w:proofErr w:type="spellEnd"/>
      <w:r>
        <w:rPr>
          <w:lang w:val="en-US"/>
        </w:rPr>
        <w:t xml:space="preserve">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6" w:name="_Toc485323991"/>
      <w:r>
        <w:lastRenderedPageBreak/>
        <w:t>Development</w:t>
      </w:r>
      <w:r w:rsidR="003F37A6">
        <w:t xml:space="preserve"> and Testing</w:t>
      </w:r>
      <w:r>
        <w:t xml:space="preserve"> Methodology</w:t>
      </w:r>
      <w:bookmarkEnd w:id="16"/>
    </w:p>
    <w:p w14:paraId="18F1CAAA" w14:textId="0BEF082B" w:rsidR="008A7F25" w:rsidRDefault="00216111" w:rsidP="007A0549">
      <w:pPr>
        <w:pStyle w:val="1Para"/>
        <w:ind w:left="720"/>
      </w:pPr>
      <w:r>
        <w:t xml:space="preserve">Most of the development work on </w:t>
      </w:r>
      <w:r>
        <w:rPr>
          <w:b/>
          <w:i/>
        </w:rPr>
        <w:t>Testrek</w:t>
      </w:r>
      <w:r>
        <w:t>, was conducted by me and it was necessary to choose the right development techniques. The list of possible development methodologies</w:t>
      </w:r>
      <w:r w:rsidR="00D15F35">
        <w:fldChar w:fldCharType="begin"/>
      </w:r>
      <w:r w:rsidR="00627AF2">
        <w:instrText xml:space="preserve"> ADDIN ZOTERO_ITEM CSL_CITATION {"citationID":"wEOnN9Tz","properties":{"formattedCitation":"{\\rtf ({\\i{}Beautiful Soup: We called him Tortoise because he taught us.} [no date])}","plainCitation":"(Beautiful Soup: We called him Tortoise because he taught us. [no date])"},"citationItems":[{"id":57,"uris":["http://zotero.org/users/local/NrHIhgJV/items/5F6WJHBM"],"uri":["http://zotero.org/users/local/NrHIhgJV/items/5F6WJHBM"],"itemData":{"id":57,"type":"webpage","title":"Beautiful Soup: We called him Tortoise because he taught us.","URL":"https://www.crummy.com/software/BeautifulSoup/","accessed":{"date-parts":[["2017",6,8]]}}}],"schema":"https://github.com/citation-style-language/schema/raw/master/csl-citation.json"} </w:instrText>
      </w:r>
      <w:r w:rsidR="00D15F35">
        <w:fldChar w:fldCharType="separate"/>
      </w:r>
      <w:r w:rsidR="00627AF2" w:rsidRPr="00627AF2">
        <w:rPr>
          <w:rFonts w:eastAsia="Times New Roman" w:cs="Times New Roman"/>
        </w:rPr>
        <w:t>(</w:t>
      </w:r>
      <w:r w:rsidR="00627AF2" w:rsidRPr="00627AF2">
        <w:rPr>
          <w:rFonts w:eastAsia="Times New Roman" w:cs="Times New Roman"/>
          <w:i/>
          <w:iCs/>
        </w:rPr>
        <w:t>Beautiful Soup: We called him Tortoise because he taught us.</w:t>
      </w:r>
      <w:r w:rsidR="00627AF2" w:rsidRPr="00627AF2">
        <w:rPr>
          <w:rFonts w:eastAsia="Times New Roman" w:cs="Times New Roman"/>
        </w:rPr>
        <w:t xml:space="preserve"> [no date])</w:t>
      </w:r>
      <w:r w:rsidR="00D15F35">
        <w:fldChar w:fldCharType="end"/>
      </w:r>
      <w:r>
        <w:t xml:space="preserve">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293099">
        <w:rPr>
          <w:rStyle w:val="EndnoteReference"/>
        </w:rPr>
        <w:endnoteReference w:id="13"/>
      </w:r>
      <w:r w:rsidR="009865B7">
        <w:t xml:space="preserve"> has its own challenges and but it did fit </w:t>
      </w:r>
      <w:r w:rsidR="00144004">
        <w:t>nicely</w:t>
      </w:r>
      <w:r w:rsidR="009865B7">
        <w:t xml:space="preserve">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GB" w:eastAsia="en-GB"/>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30FBAB3B" w:rsidR="008A7F25" w:rsidRDefault="00523E58" w:rsidP="00523E58">
      <w:pPr>
        <w:pStyle w:val="Caption"/>
        <w:jc w:val="center"/>
      </w:pPr>
      <w:r>
        <w:t xml:space="preserve">Figure </w:t>
      </w:r>
      <w:fldSimple w:instr=" SEQ Figure \* ARABIC ">
        <w:r w:rsidR="007A1F28">
          <w:rPr>
            <w:noProof/>
          </w:rPr>
          <w:t>7</w:t>
        </w:r>
      </w:fldSimple>
      <w:r>
        <w:t xml:space="preserve"> - </w:t>
      </w:r>
      <w:proofErr w:type="spellStart"/>
      <w:r>
        <w:t>Developement</w:t>
      </w:r>
      <w:proofErr w:type="spellEnd"/>
      <w:r>
        <w:t xml:space="preserve"> life-cycle</w:t>
      </w:r>
    </w:p>
    <w:p w14:paraId="348A3A80" w14:textId="32FEEA56" w:rsidR="008A7F25" w:rsidRDefault="008A7F25" w:rsidP="00302768">
      <w:pPr>
        <w:pStyle w:val="1Para"/>
        <w:ind w:firstLine="0"/>
      </w:pPr>
      <w:r>
        <w:lastRenderedPageBreak/>
        <w:t>The following sequence of</w:t>
      </w:r>
      <w:r w:rsidR="006E7746">
        <w:t xml:space="preserve"> steps are generally followed in a </w:t>
      </w:r>
      <w:proofErr w:type="gramStart"/>
      <w:r w:rsidR="006E7746">
        <w:t>test driven</w:t>
      </w:r>
      <w:proofErr w:type="gramEnd"/>
      <w:r w:rsidR="006E7746">
        <w:t xml:space="preserve"> development projects:</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2694B289" w:rsidR="008A7F25" w:rsidRDefault="008A7F25" w:rsidP="008A7F25">
      <w:pPr>
        <w:pStyle w:val="1Para"/>
      </w:pPr>
      <w:r>
        <w:t xml:space="preserve">It is true that TDD slows down the development </w:t>
      </w:r>
      <w:r w:rsidR="00A512E9">
        <w:t xml:space="preserve">but once </w:t>
      </w:r>
      <w:r w:rsidR="00517157">
        <w:t>one</w:t>
      </w:r>
      <w:r w:rsidR="00A512E9">
        <w:t xml:space="preserve"> get into the loop it becomes quite easy. It was important to produce better designs, allow easy and safe refactoring and slowly increase the test coverage</w:t>
      </w:r>
      <w:r w:rsidR="00517157">
        <w:t xml:space="preserve"> </w:t>
      </w:r>
      <w:proofErr w:type="gramStart"/>
      <w:r w:rsidR="00517157">
        <w:t>in order to</w:t>
      </w:r>
      <w:proofErr w:type="gramEnd"/>
      <w:r w:rsidR="00517157">
        <w:t xml:space="preserve"> adapt to this methodology and take its benefits.</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7" w:name="_Toc485323992"/>
      <w:r>
        <w:lastRenderedPageBreak/>
        <w:t>Plagiarism Check</w:t>
      </w:r>
      <w:bookmarkEnd w:id="17"/>
    </w:p>
    <w:p w14:paraId="21DCDB95" w14:textId="147456D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441AA7">
        <w:rPr>
          <w:rStyle w:val="EndnoteReference"/>
        </w:rPr>
        <w:endnoteReference w:id="14"/>
      </w:r>
    </w:p>
    <w:p w14:paraId="046CA0EC" w14:textId="55A0A03A" w:rsidR="001440E3" w:rsidRPr="001440E3" w:rsidRDefault="00C55F77" w:rsidP="001440E3">
      <w:pPr>
        <w:pStyle w:val="Heading5"/>
      </w:pPr>
      <w:r>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pPr>
    </w:p>
    <w:p w14:paraId="257E9C2A" w14:textId="3E05A885" w:rsidR="00267E13" w:rsidRPr="001440E3" w:rsidRDefault="00267E13" w:rsidP="00267E13">
      <w:pPr>
        <w:pStyle w:val="Heading5"/>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pPr>
    </w:p>
    <w:p w14:paraId="5D2D5AB8" w14:textId="18D36164" w:rsidR="00267E13" w:rsidRPr="001440E3" w:rsidRDefault="00267E13" w:rsidP="00267E13">
      <w:pPr>
        <w:pStyle w:val="Heading5"/>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pPr>
    </w:p>
    <w:p w14:paraId="0D890A90" w14:textId="1D8C0C2C" w:rsidR="00267E13" w:rsidRPr="001440E3" w:rsidRDefault="004E1A5A" w:rsidP="00267E13">
      <w:pPr>
        <w:pStyle w:val="Heading5"/>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4FCAB513" w:rsidR="004E1A5A" w:rsidRDefault="004E1A5A" w:rsidP="004E1A5A">
      <w:pPr>
        <w:pStyle w:val="1Para"/>
        <w:ind w:left="720"/>
      </w:pPr>
      <w:r>
        <w:lastRenderedPageBreak/>
        <w:t xml:space="preserve">Fuzzywuzzy utilizes the </w:t>
      </w:r>
      <w:r w:rsidRPr="004E1A5A">
        <w:rPr>
          <w:b/>
          <w:i/>
        </w:rPr>
        <w:t>Levenshtein Distance</w:t>
      </w:r>
      <w:r w:rsidR="00DE5FB3">
        <w:rPr>
          <w:rStyle w:val="EndnoteReference"/>
          <w:b/>
          <w:i/>
        </w:rPr>
        <w:endnoteReference w:id="15"/>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w:t>
      </w:r>
      <w:proofErr w:type="spellStart"/>
      <w:proofErr w:type="gramStart"/>
      <w:r w:rsidR="004E1A5A">
        <w:t>s,t</w:t>
      </w:r>
      <w:proofErr w:type="spellEnd"/>
      <w:proofErr w:type="gramEnd"/>
      <w:r w:rsidR="004E1A5A">
        <w: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w:t>
      </w:r>
      <w:proofErr w:type="spellStart"/>
      <w:proofErr w:type="gramStart"/>
      <w:r>
        <w:t>s,t</w:t>
      </w:r>
      <w:proofErr w:type="spellEnd"/>
      <w:proofErr w:type="gramEnd"/>
      <w:r>
        <w: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Default="004E1A5A" w:rsidP="006730BE">
      <w:pPr>
        <w:pStyle w:val="1Para"/>
        <w:numPr>
          <w:ilvl w:val="0"/>
          <w:numId w:val="11"/>
        </w:numPr>
      </w:pPr>
      <w:r>
        <w:t>Plagiarism detection</w:t>
      </w:r>
    </w:p>
    <w:p w14:paraId="03F30847" w14:textId="1EC1391A" w:rsidR="005B481B" w:rsidRDefault="00387632" w:rsidP="00387632">
      <w:pPr>
        <w:pStyle w:val="Heading3"/>
        <w:ind w:left="1440"/>
      </w:pPr>
      <w:bookmarkStart w:id="18" w:name="_Toc485323993"/>
      <w:r>
        <w:t xml:space="preserve">Available </w:t>
      </w:r>
      <w:r w:rsidR="0051083C">
        <w:t xml:space="preserve">plagiarism </w:t>
      </w:r>
      <w:r w:rsidR="007027B1">
        <w:t>check methods</w:t>
      </w:r>
      <w:r>
        <w:t xml:space="preserve"> in Testrek</w:t>
      </w:r>
      <w:bookmarkEnd w:id="18"/>
    </w:p>
    <w:p w14:paraId="2760508C" w14:textId="582CBFDF" w:rsidR="00387632" w:rsidRDefault="00387632" w:rsidP="00387632">
      <w:pPr>
        <w:pStyle w:val="1Para"/>
        <w:ind w:left="720"/>
      </w:pPr>
      <w:r>
        <w:t xml:space="preserve">In </w:t>
      </w:r>
      <w:r>
        <w:rPr>
          <w:i/>
        </w:rPr>
        <w:t>Testrek</w:t>
      </w:r>
      <w:r>
        <w:t xml:space="preserve">, there are two available options to run plagiarism check between answer files from different students. One being the simple string check and other the hash check. These options can be toggled in the </w:t>
      </w:r>
      <w:r w:rsidRPr="00387632">
        <w:rPr>
          <w:i/>
        </w:rPr>
        <w:t>config_file.py</w:t>
      </w:r>
      <w:r>
        <w:t xml:space="preserve"> which is explained in the next chapter.</w:t>
      </w:r>
    </w:p>
    <w:p w14:paraId="321DEE21" w14:textId="59BC0FF2" w:rsidR="009B070F" w:rsidRDefault="00387632" w:rsidP="009B070F">
      <w:pPr>
        <w:pStyle w:val="1Para"/>
        <w:ind w:left="720"/>
      </w:pPr>
      <w:r>
        <w:t xml:space="preserve">When a simple string check is selected then the content of each file is converted into one </w:t>
      </w:r>
      <w:r w:rsidR="004B3F96">
        <w:t>long string and is compared to another long string created from the content of answer files for the same task from other students.</w:t>
      </w:r>
      <w:r w:rsidR="009B070F">
        <w:t xml:space="preserve"> While on the other hand, when hash comparison is selected then </w:t>
      </w:r>
      <w:r w:rsidR="009B070F">
        <w:lastRenderedPageBreak/>
        <w:t xml:space="preserve">whole of the file is run through a hash function to convert into a </w:t>
      </w:r>
      <w:r w:rsidR="009B070F" w:rsidRPr="009B070F">
        <w:rPr>
          <w:i/>
        </w:rPr>
        <w:t>md5</w:t>
      </w:r>
      <w:r w:rsidR="009B070F">
        <w:t xml:space="preserve"> hash. The snippet below demonstrates how the conversion is done in </w:t>
      </w:r>
      <w:r w:rsidR="009B070F">
        <w:rPr>
          <w:i/>
        </w:rPr>
        <w:t>Testrek</w:t>
      </w:r>
      <w:r w:rsidR="009B070F">
        <w:t>.</w:t>
      </w:r>
    </w:p>
    <w:tbl>
      <w:tblPr>
        <w:tblStyle w:val="TableGrid"/>
        <w:tblW w:w="0" w:type="auto"/>
        <w:tblInd w:w="720" w:type="dxa"/>
        <w:tblLook w:val="04A0" w:firstRow="1" w:lastRow="0" w:firstColumn="1" w:lastColumn="0" w:noHBand="0" w:noVBand="1"/>
      </w:tblPr>
      <w:tblGrid>
        <w:gridCol w:w="8336"/>
      </w:tblGrid>
      <w:tr w:rsidR="009B070F" w14:paraId="38BF25C9" w14:textId="77777777" w:rsidTr="009B070F">
        <w:tc>
          <w:tcPr>
            <w:tcW w:w="9056" w:type="dxa"/>
          </w:tcPr>
          <w:p w14:paraId="2E8A8780"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hashlib</w:t>
            </w:r>
          </w:p>
          <w:p w14:paraId="137CFEA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codecs</w:t>
            </w:r>
          </w:p>
          <w:p w14:paraId="3D4265F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374ECD5C"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_raw = fp.read() # fp is an answer file</w:t>
            </w:r>
          </w:p>
          <w:p w14:paraId="65291C55"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 = s_buf_raw.encode('utf-8')</w:t>
            </w:r>
          </w:p>
          <w:p w14:paraId="7530E7E1"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 = hashlib.md5()</w:t>
            </w:r>
          </w:p>
          <w:p w14:paraId="703C9E5E"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update(s_buf)</w:t>
            </w:r>
          </w:p>
          <w:p w14:paraId="429712F5" w14:textId="39C9ED95" w:rsidR="009B070F" w:rsidRPr="003D7136" w:rsidRDefault="003D7136" w:rsidP="003D7136">
            <w:pPr>
              <w:pStyle w:val="HTMLPreformatted"/>
              <w:shd w:val="clear" w:color="auto" w:fill="EFF0F1"/>
              <w:textAlignment w:val="baseline"/>
              <w:rPr>
                <w:rFonts w:ascii="Consolas" w:hAnsi="Consolas"/>
                <w:color w:val="242729"/>
              </w:rPr>
            </w:pPr>
            <w:r w:rsidRPr="003D7136">
              <w:rPr>
                <w:rStyle w:val="HTMLCode"/>
                <w:rFonts w:ascii="Consolas" w:hAnsi="Consolas"/>
                <w:noProof/>
                <w:color w:val="242729"/>
                <w:sz w:val="24"/>
                <w:szCs w:val="24"/>
                <w:bdr w:val="none" w:sz="0" w:space="0" w:color="auto" w:frame="1"/>
                <w:shd w:val="clear" w:color="auto" w:fill="EFF0F1"/>
              </w:rPr>
              <w:t>s = hasher.digest()</w:t>
            </w:r>
          </w:p>
        </w:tc>
      </w:tr>
    </w:tbl>
    <w:p w14:paraId="086D0741" w14:textId="77777777" w:rsidR="009B070F" w:rsidRPr="009B070F" w:rsidRDefault="009B070F" w:rsidP="009B070F">
      <w:pPr>
        <w:pStyle w:val="1Para"/>
        <w:ind w:left="720"/>
      </w:pPr>
    </w:p>
    <w:p w14:paraId="46CE05F6" w14:textId="77777777" w:rsidR="00387632" w:rsidRPr="00387632" w:rsidRDefault="00387632" w:rsidP="00387632">
      <w:pPr>
        <w:pStyle w:val="1Para"/>
        <w:rPr>
          <w:lang w:val="en-US"/>
        </w:rPr>
      </w:pPr>
    </w:p>
    <w:p w14:paraId="1D912E0A" w14:textId="77777777" w:rsidR="005B481B" w:rsidRPr="004E1A5A" w:rsidRDefault="005B481B" w:rsidP="005B481B">
      <w:pPr>
        <w:pStyle w:val="1Para"/>
      </w:pPr>
    </w:p>
    <w:p w14:paraId="2E5ABCD0" w14:textId="2C539A14" w:rsidR="00AD6F8B" w:rsidRDefault="00F1365C" w:rsidP="00AD6F8B">
      <w:pPr>
        <w:pStyle w:val="Heading1"/>
      </w:pPr>
      <w:bookmarkStart w:id="19" w:name="_Toc485323994"/>
      <w:r>
        <w:lastRenderedPageBreak/>
        <w:t>Technical walkthrough</w:t>
      </w:r>
      <w:bookmarkEnd w:id="19"/>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61922300" w14:textId="3E55A0B9" w:rsidR="008E08B1" w:rsidRDefault="008E08B1" w:rsidP="008E08B1">
      <w:pPr>
        <w:pStyle w:val="Heading2"/>
      </w:pPr>
      <w:bookmarkStart w:id="20" w:name="_Toc485323995"/>
      <w:r>
        <w:t>Application runtime</w:t>
      </w:r>
      <w:bookmarkEnd w:id="20"/>
    </w:p>
    <w:p w14:paraId="5E735F72" w14:textId="00414FED" w:rsidR="00AC1593" w:rsidRDefault="00AC1593" w:rsidP="00AC1593">
      <w:pPr>
        <w:pStyle w:val="Heading5"/>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41ABB264" w14:textId="77777777" w:rsidR="00963903" w:rsidRDefault="00963903" w:rsidP="00963903">
      <w:pPr>
        <w:pStyle w:val="1Para"/>
        <w:rPr>
          <w:rStyle w:val="Heading5Char"/>
        </w:rPr>
      </w:pPr>
    </w:p>
    <w:p w14:paraId="43161317" w14:textId="0C4C846F" w:rsidR="00963903" w:rsidRDefault="00963903" w:rsidP="00963903">
      <w:pPr>
        <w:pStyle w:val="1Para"/>
        <w:rPr>
          <w:lang w:val="en-US"/>
        </w:rPr>
      </w:pPr>
      <w:r>
        <w:rPr>
          <w:rStyle w:val="Heading5Char"/>
        </w:rPr>
        <w:t>Standardized inputs</w:t>
      </w:r>
      <w:r>
        <w:rPr>
          <w:lang w:val="en-US"/>
        </w:rPr>
        <w:t xml:space="preserve"> </w:t>
      </w:r>
    </w:p>
    <w:p w14:paraId="768BEF0D" w14:textId="55A76DCB" w:rsidR="00963903" w:rsidRDefault="00963903" w:rsidP="00963903">
      <w:pPr>
        <w:pStyle w:val="1Para"/>
        <w:numPr>
          <w:ilvl w:val="0"/>
          <w:numId w:val="14"/>
        </w:numPr>
        <w:rPr>
          <w:lang w:val="en-US"/>
        </w:rPr>
      </w:pPr>
      <w:r>
        <w:rPr>
          <w:lang w:val="en-US"/>
        </w:rPr>
        <w:t xml:space="preserve">The students are required to store the answer files in folders under </w:t>
      </w:r>
      <w:proofErr w:type="spellStart"/>
      <w:r>
        <w:rPr>
          <w:lang w:val="en-US"/>
        </w:rPr>
        <w:t>pubic_html</w:t>
      </w:r>
      <w:proofErr w:type="spellEnd"/>
      <w:r>
        <w:rPr>
          <w:lang w:val="en-US"/>
        </w:rPr>
        <w:t>, which should be named in a certain way. An example for uploading the files for Task 1 should be done as follows:</w:t>
      </w:r>
    </w:p>
    <w:p w14:paraId="07461371" w14:textId="6932FDF7" w:rsidR="00963903" w:rsidRDefault="00963903" w:rsidP="00963903">
      <w:pPr>
        <w:pStyle w:val="1Para"/>
        <w:ind w:left="1440" w:firstLine="0"/>
        <w:rPr>
          <w:i/>
          <w:lang w:val="en-US"/>
        </w:rPr>
      </w:pPr>
      <w:r w:rsidRPr="00963903">
        <w:rPr>
          <w:i/>
          <w:lang w:val="en-US"/>
        </w:rPr>
        <w:t>student folder</w:t>
      </w:r>
      <w:r w:rsidRPr="00963903">
        <w:rPr>
          <w:i/>
          <w:lang w:val="en-US"/>
        </w:rPr>
        <w:sym w:font="Wingdings" w:char="F0E0"/>
      </w:r>
      <w:r w:rsidRPr="00963903">
        <w:rPr>
          <w:i/>
          <w:lang w:val="en-US"/>
        </w:rPr>
        <w:t>public_html</w:t>
      </w:r>
      <w:r w:rsidRPr="00963903">
        <w:rPr>
          <w:i/>
          <w:lang w:val="en-US"/>
        </w:rPr>
        <w:sym w:font="Wingdings" w:char="F0E0"/>
      </w:r>
      <w:r w:rsidRPr="00963903">
        <w:rPr>
          <w:i/>
          <w:lang w:val="en-US"/>
        </w:rPr>
        <w:t>Task1</w:t>
      </w:r>
      <w:r w:rsidRPr="00963903">
        <w:rPr>
          <w:i/>
          <w:lang w:val="en-US"/>
        </w:rPr>
        <w:sym w:font="Wingdings" w:char="F0E0"/>
      </w:r>
      <w:r w:rsidRPr="00963903">
        <w:rPr>
          <w:i/>
          <w:lang w:val="en-US"/>
        </w:rPr>
        <w:t>(Task file here; of any format)</w:t>
      </w:r>
    </w:p>
    <w:p w14:paraId="7D9D3C59" w14:textId="7A015492" w:rsidR="00963903" w:rsidRPr="00963903" w:rsidRDefault="007A1F28" w:rsidP="00963903">
      <w:pPr>
        <w:pStyle w:val="1Para"/>
        <w:numPr>
          <w:ilvl w:val="0"/>
          <w:numId w:val="14"/>
        </w:numPr>
        <w:rPr>
          <w:i/>
          <w:lang w:val="en-US"/>
        </w:rPr>
      </w:pPr>
      <w:r>
        <w:rPr>
          <w:noProof/>
        </w:rPr>
        <w:lastRenderedPageBreak/>
        <mc:AlternateContent>
          <mc:Choice Requires="wps">
            <w:drawing>
              <wp:anchor distT="0" distB="0" distL="114300" distR="114300" simplePos="0" relativeHeight="251679744" behindDoc="0" locked="0" layoutInCell="1" allowOverlap="1" wp14:anchorId="20167055" wp14:editId="17E03A22">
                <wp:simplePos x="0" y="0"/>
                <wp:positionH relativeFrom="column">
                  <wp:posOffset>3535045</wp:posOffset>
                </wp:positionH>
                <wp:positionV relativeFrom="paragraph">
                  <wp:posOffset>2212340</wp:posOffset>
                </wp:positionV>
                <wp:extent cx="2222500" cy="38989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222500" cy="389890"/>
                        </a:xfrm>
                        <a:prstGeom prst="rect">
                          <a:avLst/>
                        </a:prstGeom>
                        <a:solidFill>
                          <a:prstClr val="white"/>
                        </a:solidFill>
                        <a:ln>
                          <a:noFill/>
                        </a:ln>
                        <a:effectLst/>
                      </wps:spPr>
                      <wps:txbx>
                        <w:txbxContent>
                          <w:p w14:paraId="13E24917" w14:textId="16E5073D" w:rsidR="00444348" w:rsidRPr="002032F7" w:rsidRDefault="00444348" w:rsidP="007A1F28">
                            <w:pPr>
                              <w:pStyle w:val="Caption"/>
                              <w:rPr>
                                <w:rFonts w:ascii="Times New Roman" w:hAnsi="Times New Roman"/>
                                <w:noProof/>
                                <w:sz w:val="28"/>
                                <w:szCs w:val="22"/>
                              </w:rPr>
                            </w:pPr>
                            <w:r>
                              <w:t xml:space="preserve">Figure </w:t>
                            </w:r>
                            <w:fldSimple w:instr=" SEQ Figure \* ARABIC ">
                              <w:r>
                                <w:rPr>
                                  <w:noProof/>
                                </w:rPr>
                                <w:t>8</w:t>
                              </w:r>
                            </w:fldSimple>
                            <w:r>
                              <w:t xml:space="preserve"> snapshot of file containing names of test t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67055" id="Text Box 22" o:spid="_x0000_s1029" type="#_x0000_t202" style="position:absolute;left:0;text-align:left;margin-left:278.35pt;margin-top:174.2pt;width:175pt;height:30.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" stroked="f">
                <v:textbox style="mso-fit-shape-to-text:t" inset="0,0,0,0">
                  <w:txbxContent>
                    <w:p w14:paraId="13E24917" w14:textId="16E5073D" w:rsidR="00444348" w:rsidRPr="002032F7" w:rsidRDefault="00444348" w:rsidP="007A1F28">
                      <w:pPr>
                        <w:pStyle w:val="Caption"/>
                        <w:rPr>
                          <w:rFonts w:ascii="Times New Roman" w:hAnsi="Times New Roman"/>
                          <w:noProof/>
                          <w:sz w:val="28"/>
                          <w:szCs w:val="22"/>
                        </w:rPr>
                      </w:pPr>
                      <w:r>
                        <w:t xml:space="preserve">Figure </w:t>
                      </w:r>
                      <w:fldSimple w:instr=" SEQ Figure \* ARABIC ">
                        <w:r>
                          <w:rPr>
                            <w:noProof/>
                          </w:rPr>
                          <w:t>8</w:t>
                        </w:r>
                      </w:fldSimple>
                      <w:r>
                        <w:t xml:space="preserve"> snapshot of file containing names of test takers</w:t>
                      </w:r>
                    </w:p>
                  </w:txbxContent>
                </v:textbox>
                <w10:wrap type="square"/>
              </v:shape>
            </w:pict>
          </mc:Fallback>
        </mc:AlternateContent>
      </w:r>
      <w:r w:rsidR="00AF4E88">
        <w:rPr>
          <w:noProof/>
          <w:lang w:val="en-GB" w:eastAsia="en-GB"/>
        </w:rPr>
        <w:drawing>
          <wp:anchor distT="0" distB="0" distL="114300" distR="114300" simplePos="0" relativeHeight="251676672" behindDoc="0" locked="0" layoutInCell="1" allowOverlap="1" wp14:anchorId="4B933770" wp14:editId="3EBD6364">
            <wp:simplePos x="0" y="0"/>
            <wp:positionH relativeFrom="margin">
              <wp:posOffset>3535045</wp:posOffset>
            </wp:positionH>
            <wp:positionV relativeFrom="margin">
              <wp:posOffset>364490</wp:posOffset>
            </wp:positionV>
            <wp:extent cx="2222500" cy="1790700"/>
            <wp:effectExtent l="0" t="0" r="12700" b="1270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6-10 at 18.59.37.png"/>
                    <pic:cNvPicPr/>
                  </pic:nvPicPr>
                  <pic:blipFill>
                    <a:blip r:embed="rId17">
                      <a:extLst>
                        <a:ext uri="{28A0092B-C50C-407E-A947-70E740481C1C}">
                          <a14:useLocalDpi xmlns:a14="http://schemas.microsoft.com/office/drawing/2010/main" val="0"/>
                        </a:ext>
                      </a:extLst>
                    </a:blip>
                    <a:stretch>
                      <a:fillRect/>
                    </a:stretch>
                  </pic:blipFill>
                  <pic:spPr>
                    <a:xfrm>
                      <a:off x="0" y="0"/>
                      <a:ext cx="2222500" cy="1790700"/>
                    </a:xfrm>
                    <a:prstGeom prst="rect">
                      <a:avLst/>
                    </a:prstGeom>
                  </pic:spPr>
                </pic:pic>
              </a:graphicData>
            </a:graphic>
          </wp:anchor>
        </w:drawing>
      </w:r>
      <w:r w:rsidR="00AF4E88">
        <w:rPr>
          <w:lang w:val="en-US"/>
        </w:rPr>
        <w:t>The application takes an input a text file with names of all the test takers put on separate lines. These could be short user names as “tandoaks” or longer user name as “</w:t>
      </w:r>
      <w:proofErr w:type="gramStart"/>
      <w:r w:rsidR="00AF4E88">
        <w:rPr>
          <w:lang w:val="en-US"/>
        </w:rPr>
        <w:t>akshat.tandon</w:t>
      </w:r>
      <w:proofErr w:type="gramEnd"/>
      <w:r w:rsidR="00AF4E88">
        <w:rPr>
          <w:lang w:val="en-US"/>
        </w:rPr>
        <w:t>”.</w:t>
      </w:r>
    </w:p>
    <w:p w14:paraId="2251D6E1" w14:textId="22150E60" w:rsidR="00963903" w:rsidRPr="00AC1593" w:rsidRDefault="00963903" w:rsidP="000B3DF5">
      <w:pPr>
        <w:pStyle w:val="1Para"/>
        <w:ind w:firstLine="0"/>
        <w:rPr>
          <w:lang w:val="en-US"/>
        </w:rPr>
      </w:pPr>
    </w:p>
    <w:p w14:paraId="6B5363C2" w14:textId="77777777" w:rsidR="007A1F28" w:rsidRDefault="007A1F28" w:rsidP="00AC1593">
      <w:pPr>
        <w:pStyle w:val="1Para"/>
        <w:rPr>
          <w:rStyle w:val="Heading5Char"/>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67C02B8C" w:rsidR="005610C5" w:rsidRDefault="002925DA" w:rsidP="002925DA">
      <w:pPr>
        <w:pStyle w:val="1Para"/>
        <w:ind w:left="370"/>
        <w:rPr>
          <w:lang w:val="en-US"/>
        </w:rPr>
      </w:pPr>
      <w:r>
        <w:rPr>
          <w:lang w:val="en-US"/>
        </w:rPr>
        <w:t xml:space="preserve">The </w:t>
      </w:r>
      <w:r w:rsidR="005610C5">
        <w:rPr>
          <w:lang w:val="en-US"/>
        </w:rPr>
        <w:t>working of the application</w:t>
      </w:r>
      <w:r w:rsidR="00AC1593">
        <w:rPr>
          <w:lang w:val="en-US"/>
        </w:rPr>
        <w:t xml:space="preserve"> is as follows:</w:t>
      </w:r>
    </w:p>
    <w:p w14:paraId="04B17D3B" w14:textId="75E35F6B" w:rsidR="00CF6D5B" w:rsidRDefault="00004D3C" w:rsidP="00AC1593">
      <w:pPr>
        <w:pStyle w:val="1Para"/>
        <w:numPr>
          <w:ilvl w:val="0"/>
          <w:numId w:val="12"/>
        </w:numPr>
        <w:rPr>
          <w:lang w:val="en-US"/>
        </w:rPr>
      </w:pPr>
      <w:r>
        <w:rPr>
          <w:lang w:val="en-US"/>
        </w:rPr>
        <w:t>At first, t</w:t>
      </w:r>
      <w:r w:rsidR="00CF6D5B">
        <w:rPr>
          <w:lang w:val="en-US"/>
        </w:rPr>
        <w:t>est takers upload</w:t>
      </w:r>
      <w:r>
        <w:rPr>
          <w:lang w:val="en-US"/>
        </w:rPr>
        <w:t xml:space="preserve"> answers to every task into a task folder named for example as “Task1”, “Task2” etc., directly under the public_html folder. Test takers can name the file in any manner. Any file</w:t>
      </w:r>
      <w:r w:rsidR="00A55DAB">
        <w:rPr>
          <w:lang w:val="en-US"/>
        </w:rPr>
        <w:t xml:space="preserve"> type can be downloaded using </w:t>
      </w:r>
      <w:r w:rsidR="00A55DAB" w:rsidRPr="00A55DAB">
        <w:rPr>
          <w:i/>
          <w:lang w:val="en-US"/>
        </w:rPr>
        <w:t>Testrek</w:t>
      </w:r>
      <w:r w:rsidR="00A55DAB">
        <w:rPr>
          <w:lang w:val="en-US"/>
        </w:rPr>
        <w:t>.</w:t>
      </w:r>
    </w:p>
    <w:p w14:paraId="4E7599BA" w14:textId="7FC7D1C5" w:rsidR="007E6A2B" w:rsidRPr="007E6A2B" w:rsidRDefault="005A7CA4" w:rsidP="007E6A2B">
      <w:pPr>
        <w:pStyle w:val="1Para"/>
        <w:numPr>
          <w:ilvl w:val="0"/>
          <w:numId w:val="12"/>
        </w:numPr>
        <w:rPr>
          <w:lang w:val="en-US"/>
        </w:rPr>
      </w:pPr>
      <w:r>
        <w:rPr>
          <w:lang w:val="en-US"/>
        </w:rPr>
        <w:t>When the test</w:t>
      </w:r>
      <w:r w:rsidR="00A55DAB">
        <w:rPr>
          <w:lang w:val="en-US"/>
        </w:rPr>
        <w:t xml:space="preserve"> is over, the </w:t>
      </w:r>
      <w:r w:rsidR="00924F74">
        <w:rPr>
          <w:lang w:val="en-US"/>
        </w:rPr>
        <w:t>test supervisor</w:t>
      </w:r>
      <w:r w:rsidR="00C47706">
        <w:rPr>
          <w:lang w:val="en-US"/>
        </w:rPr>
        <w:t xml:space="preserve"> </w:t>
      </w:r>
      <w:r w:rsidR="00A55DAB">
        <w:rPr>
          <w:lang w:val="en-US"/>
        </w:rPr>
        <w:t>can run</w:t>
      </w:r>
      <w:r>
        <w:rPr>
          <w:lang w:val="en-US"/>
        </w:rPr>
        <w:t xml:space="preserve"> the</w:t>
      </w:r>
      <w:r w:rsidR="00AC1593">
        <w:rPr>
          <w:lang w:val="en-US"/>
        </w:rPr>
        <w:t xml:space="preserve"> “RUN.py” file pres</w:t>
      </w:r>
      <w:r>
        <w:rPr>
          <w:lang w:val="en-US"/>
        </w:rPr>
        <w:t xml:space="preserve">ent in the </w:t>
      </w:r>
      <w:r w:rsidR="00963903">
        <w:rPr>
          <w:lang w:val="en-US"/>
        </w:rPr>
        <w:t>application</w:t>
      </w:r>
      <w:r>
        <w:rPr>
          <w:lang w:val="en-US"/>
        </w:rPr>
        <w:t xml:space="preserve"> directory </w:t>
      </w:r>
      <w:r w:rsidR="000B3DF5">
        <w:rPr>
          <w:lang w:val="en-US"/>
        </w:rPr>
        <w:t>using “Python Launcher</w:t>
      </w:r>
      <w:r w:rsidR="00C47706">
        <w:rPr>
          <w:lang w:val="en-US"/>
        </w:rPr>
        <w:t>”.</w:t>
      </w:r>
    </w:p>
    <w:p w14:paraId="7611C03E" w14:textId="1230F4EB" w:rsidR="00B4373A" w:rsidRDefault="00B3487E" w:rsidP="00494F38">
      <w:pPr>
        <w:pStyle w:val="1Para"/>
        <w:numPr>
          <w:ilvl w:val="0"/>
          <w:numId w:val="12"/>
        </w:numPr>
        <w:rPr>
          <w:lang w:val="en-US"/>
        </w:rPr>
      </w:pPr>
      <w:r>
        <w:rPr>
          <w:lang w:val="en-US"/>
        </w:rPr>
        <w:t xml:space="preserve">While the script is run, it will show a file picker dialog box </w:t>
      </w:r>
      <w:r w:rsidR="00C350D4">
        <w:rPr>
          <w:lang w:val="en-US"/>
        </w:rPr>
        <w:t xml:space="preserve">where the </w:t>
      </w:r>
      <w:r w:rsidR="00AD1374">
        <w:rPr>
          <w:lang w:val="en-US"/>
        </w:rPr>
        <w:t>instructor should select a text file with name of the test takers</w:t>
      </w:r>
      <w:r w:rsidR="00AF4E88">
        <w:rPr>
          <w:lang w:val="en-US"/>
        </w:rPr>
        <w:t>.</w:t>
      </w:r>
    </w:p>
    <w:p w14:paraId="745FC725" w14:textId="75C1FA93" w:rsidR="007B204A" w:rsidRDefault="007E6A2B" w:rsidP="00494F38">
      <w:pPr>
        <w:pStyle w:val="1Para"/>
        <w:numPr>
          <w:ilvl w:val="0"/>
          <w:numId w:val="12"/>
        </w:numPr>
        <w:rPr>
          <w:lang w:val="en-US"/>
        </w:rPr>
      </w:pPr>
      <w:r>
        <w:rPr>
          <w:lang w:val="en-US"/>
        </w:rPr>
        <w:t>A progress bar can be seen in the Python Launcher command line representing the progress of downloading of the files. After the files for every test taker is downloaded, a pop up window appears which asks if the application should run a plagiarism check or end itself.</w:t>
      </w:r>
    </w:p>
    <w:p w14:paraId="2F787507" w14:textId="18E64D0D" w:rsidR="00963903" w:rsidRDefault="007E6A2B" w:rsidP="00963903">
      <w:pPr>
        <w:pStyle w:val="1Para"/>
        <w:numPr>
          <w:ilvl w:val="0"/>
          <w:numId w:val="12"/>
        </w:numPr>
        <w:rPr>
          <w:lang w:val="en-US"/>
        </w:rPr>
      </w:pPr>
      <w:r>
        <w:rPr>
          <w:lang w:val="en-US"/>
        </w:rPr>
        <w:t>If yes is clicked, the</w:t>
      </w:r>
      <w:r w:rsidR="00963903">
        <w:rPr>
          <w:lang w:val="en-US"/>
        </w:rPr>
        <w:t xml:space="preserve"> plagiarism check is run and reports are generated.</w:t>
      </w:r>
    </w:p>
    <w:p w14:paraId="5B18BCA8" w14:textId="43617B7D" w:rsidR="00AF4E88" w:rsidRDefault="00963903" w:rsidP="008E1887">
      <w:pPr>
        <w:pStyle w:val="1Para"/>
        <w:numPr>
          <w:ilvl w:val="0"/>
          <w:numId w:val="12"/>
        </w:numPr>
        <w:rPr>
          <w:lang w:val="en-US"/>
        </w:rPr>
      </w:pPr>
      <w:r>
        <w:rPr>
          <w:lang w:val="en-US"/>
        </w:rPr>
        <w:lastRenderedPageBreak/>
        <w:t>The download success reports in csv format is stored in “Reports” folder and answer files in the “Answers” folder. A report for the plagiarism check in html format is generated and stored in the application directory.</w:t>
      </w:r>
    </w:p>
    <w:p w14:paraId="0DCB32CB" w14:textId="77777777" w:rsidR="008E1887" w:rsidRPr="008E1887" w:rsidRDefault="008E1887" w:rsidP="008E1887">
      <w:pPr>
        <w:pStyle w:val="1Para"/>
        <w:ind w:firstLine="0"/>
        <w:rPr>
          <w:lang w:val="en-US"/>
        </w:rPr>
      </w:pPr>
    </w:p>
    <w:p w14:paraId="5240D776" w14:textId="383226B4" w:rsidR="00AF4E88" w:rsidRDefault="00AF4E88" w:rsidP="00AF4E88">
      <w:pPr>
        <w:pStyle w:val="1Para"/>
        <w:rPr>
          <w:lang w:val="en-US"/>
        </w:rPr>
      </w:pPr>
      <w:r>
        <w:rPr>
          <w:rStyle w:val="Heading5Char"/>
        </w:rPr>
        <w:t>Outputs</w:t>
      </w:r>
      <w:r w:rsidR="008E08B1">
        <w:rPr>
          <w:rStyle w:val="Heading5Char"/>
        </w:rPr>
        <w:t xml:space="preserve"> files</w:t>
      </w:r>
    </w:p>
    <w:p w14:paraId="785B6564" w14:textId="40AF75B4" w:rsidR="007B204A" w:rsidRDefault="00AF4E88" w:rsidP="00AF4E88">
      <w:pPr>
        <w:pStyle w:val="1Para"/>
        <w:rPr>
          <w:lang w:val="en-US"/>
        </w:rPr>
      </w:pPr>
      <w:r>
        <w:rPr>
          <w:lang w:val="en-US"/>
        </w:rPr>
        <w:tab/>
        <w:t>There are three main outputs of running the script.</w:t>
      </w:r>
    </w:p>
    <w:p w14:paraId="2B503FE1" w14:textId="324DA379" w:rsidR="00AF4E88" w:rsidRDefault="00AF4E88" w:rsidP="00AF4E88">
      <w:pPr>
        <w:pStyle w:val="1Para"/>
        <w:numPr>
          <w:ilvl w:val="0"/>
          <w:numId w:val="15"/>
        </w:numPr>
        <w:rPr>
          <w:lang w:val="en-US"/>
        </w:rPr>
      </w:pPr>
      <w:r>
        <w:rPr>
          <w:lang w:val="en-US"/>
        </w:rPr>
        <w:t xml:space="preserve">Answer files from </w:t>
      </w:r>
      <w:r w:rsidR="0030758D">
        <w:rPr>
          <w:lang w:val="en-US"/>
        </w:rPr>
        <w:t>test takers, which by default are downloaded in the application folder under folder called “Answers”. An example is shown below:</w:t>
      </w:r>
    </w:p>
    <w:p w14:paraId="68FC9FB6" w14:textId="24ED80BB" w:rsidR="0030758D" w:rsidRDefault="00311D29" w:rsidP="0030758D">
      <w:pPr>
        <w:pStyle w:val="1Para"/>
        <w:ind w:left="1440" w:firstLine="0"/>
        <w:rPr>
          <w:i/>
          <w:lang w:val="en-US"/>
        </w:rPr>
      </w:pPr>
      <w:r>
        <w:rPr>
          <w:i/>
          <w:lang w:val="en-US"/>
        </w:rPr>
        <w:t>Testrek</w:t>
      </w:r>
      <w:r w:rsidRPr="00311D29">
        <w:rPr>
          <w:i/>
          <w:lang w:val="en-US"/>
        </w:rPr>
        <w:sym w:font="Wingdings" w:char="F0E0"/>
      </w:r>
      <w:r w:rsidR="0030758D" w:rsidRPr="0030758D">
        <w:rPr>
          <w:i/>
          <w:lang w:val="en-US"/>
        </w:rPr>
        <w:t>Answers</w:t>
      </w:r>
      <w:r w:rsidR="0030758D" w:rsidRPr="0030758D">
        <w:rPr>
          <w:i/>
          <w:lang w:val="en-US"/>
        </w:rPr>
        <w:sym w:font="Wingdings" w:char="F0E0"/>
      </w:r>
      <w:proofErr w:type="spellStart"/>
      <w:r w:rsidR="0030758D" w:rsidRPr="0030758D">
        <w:rPr>
          <w:i/>
          <w:lang w:val="en-US"/>
        </w:rPr>
        <w:t>Answers_</w:t>
      </w:r>
      <w:r w:rsidR="0030758D">
        <w:rPr>
          <w:i/>
          <w:lang w:val="en-US"/>
        </w:rPr>
        <w:t>current_date&amp;time</w:t>
      </w:r>
      <w:proofErr w:type="spellEnd"/>
      <w:r w:rsidR="0030758D" w:rsidRPr="0030758D">
        <w:rPr>
          <w:i/>
          <w:lang w:val="en-US"/>
        </w:rPr>
        <w:sym w:font="Wingdings" w:char="F0E0"/>
      </w:r>
      <w:proofErr w:type="spellStart"/>
      <w:r w:rsidR="0030758D">
        <w:rPr>
          <w:i/>
          <w:lang w:val="en-US"/>
        </w:rPr>
        <w:t>tandoaks</w:t>
      </w:r>
      <w:proofErr w:type="spellEnd"/>
      <w:r w:rsidR="0030758D" w:rsidRPr="0030758D">
        <w:rPr>
          <w:i/>
          <w:lang w:val="en-US"/>
        </w:rPr>
        <w:sym w:font="Wingdings" w:char="F0E0"/>
      </w:r>
      <w:r w:rsidR="0030758D">
        <w:rPr>
          <w:i/>
          <w:lang w:val="en-US"/>
        </w:rPr>
        <w:t>Task1, Task2…</w:t>
      </w:r>
    </w:p>
    <w:p w14:paraId="0BAD5312" w14:textId="77777777" w:rsidR="007A1F28" w:rsidRDefault="000A7415" w:rsidP="007A1F28">
      <w:pPr>
        <w:pStyle w:val="1Para"/>
        <w:keepNext/>
        <w:ind w:left="1440" w:firstLine="0"/>
      </w:pPr>
      <w:r>
        <w:rPr>
          <w:noProof/>
          <w:lang w:val="en-GB" w:eastAsia="en-GB"/>
        </w:rPr>
        <w:drawing>
          <wp:inline distT="0" distB="0" distL="0" distR="0" wp14:anchorId="63239C4A" wp14:editId="2CB851ED">
            <wp:extent cx="4559300" cy="18669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7-06-10 at 19.42.09.png"/>
                    <pic:cNvPicPr/>
                  </pic:nvPicPr>
                  <pic:blipFill>
                    <a:blip r:embed="rId18">
                      <a:extLst>
                        <a:ext uri="{28A0092B-C50C-407E-A947-70E740481C1C}">
                          <a14:useLocalDpi xmlns:a14="http://schemas.microsoft.com/office/drawing/2010/main" val="0"/>
                        </a:ext>
                      </a:extLst>
                    </a:blip>
                    <a:stretch>
                      <a:fillRect/>
                    </a:stretch>
                  </pic:blipFill>
                  <pic:spPr>
                    <a:xfrm>
                      <a:off x="0" y="0"/>
                      <a:ext cx="4559300" cy="1866900"/>
                    </a:xfrm>
                    <a:prstGeom prst="rect">
                      <a:avLst/>
                    </a:prstGeom>
                  </pic:spPr>
                </pic:pic>
              </a:graphicData>
            </a:graphic>
          </wp:inline>
        </w:drawing>
      </w:r>
    </w:p>
    <w:p w14:paraId="298A0049" w14:textId="313A3F7B" w:rsidR="000A7415" w:rsidRPr="000A7415" w:rsidRDefault="007A1F28" w:rsidP="007A1F28">
      <w:pPr>
        <w:pStyle w:val="Caption"/>
        <w:jc w:val="center"/>
      </w:pPr>
      <w:r>
        <w:t xml:space="preserve">Figure </w:t>
      </w:r>
      <w:fldSimple w:instr=" SEQ Figure \* ARABIC ">
        <w:r>
          <w:rPr>
            <w:noProof/>
          </w:rPr>
          <w:t>9</w:t>
        </w:r>
      </w:fldSimple>
      <w:r>
        <w:t xml:space="preserve"> Screenshot of Answers Folder</w:t>
      </w:r>
    </w:p>
    <w:p w14:paraId="0B07842D" w14:textId="2FC30FAB" w:rsidR="000A7415" w:rsidRDefault="000A7415" w:rsidP="000A7415">
      <w:pPr>
        <w:pStyle w:val="1Para"/>
        <w:numPr>
          <w:ilvl w:val="0"/>
          <w:numId w:val="15"/>
        </w:numPr>
        <w:rPr>
          <w:lang w:val="en-US"/>
        </w:rPr>
      </w:pPr>
      <w:r>
        <w:rPr>
          <w:lang w:val="en-US"/>
        </w:rPr>
        <w:t>File d</w:t>
      </w:r>
      <w:r w:rsidR="0030758D">
        <w:rPr>
          <w:lang w:val="en-US"/>
        </w:rPr>
        <w:t>ownload success report, which by default is downloaded in the application folder under folder called “Reports”.</w:t>
      </w:r>
      <w:r w:rsidRPr="000A7415">
        <w:rPr>
          <w:lang w:val="en-US"/>
        </w:rPr>
        <w:t xml:space="preserve"> </w:t>
      </w:r>
      <w:r>
        <w:rPr>
          <w:lang w:val="en-US"/>
        </w:rPr>
        <w:t>An example is shown below:</w:t>
      </w:r>
    </w:p>
    <w:p w14:paraId="710A32DD" w14:textId="13721F27" w:rsidR="00EF1B33" w:rsidRDefault="00311D29" w:rsidP="00EF1B33">
      <w:pPr>
        <w:pStyle w:val="1Para"/>
        <w:ind w:left="1440" w:firstLine="0"/>
        <w:rPr>
          <w:lang w:val="en-US"/>
        </w:rPr>
      </w:pPr>
      <w:r>
        <w:rPr>
          <w:i/>
          <w:lang w:val="en-US"/>
        </w:rPr>
        <w:t>Testrek</w:t>
      </w:r>
      <w:r w:rsidRPr="00311D29">
        <w:rPr>
          <w:i/>
          <w:lang w:val="en-US"/>
        </w:rPr>
        <w:sym w:font="Wingdings" w:char="F0E0"/>
      </w:r>
      <w:r w:rsidR="000A7415">
        <w:rPr>
          <w:i/>
          <w:lang w:val="en-US"/>
        </w:rPr>
        <w:t>Reports</w:t>
      </w:r>
      <w:r w:rsidR="000A7415" w:rsidRPr="0030758D">
        <w:rPr>
          <w:i/>
          <w:lang w:val="en-US"/>
        </w:rPr>
        <w:sym w:font="Wingdings" w:char="F0E0"/>
      </w:r>
      <w:proofErr w:type="spellStart"/>
      <w:r w:rsidR="000A7415">
        <w:rPr>
          <w:i/>
          <w:lang w:val="en-US"/>
        </w:rPr>
        <w:t>Report</w:t>
      </w:r>
      <w:r w:rsidR="000A7415" w:rsidRPr="0030758D">
        <w:rPr>
          <w:i/>
          <w:lang w:val="en-US"/>
        </w:rPr>
        <w:t>_</w:t>
      </w:r>
      <w:r w:rsidR="000A7415">
        <w:rPr>
          <w:i/>
          <w:lang w:val="en-US"/>
        </w:rPr>
        <w:t>current_date&amp;time</w:t>
      </w:r>
      <w:proofErr w:type="spellEnd"/>
      <w:r w:rsidR="000A7415" w:rsidRPr="0030758D">
        <w:rPr>
          <w:i/>
          <w:lang w:val="en-US"/>
        </w:rPr>
        <w:sym w:font="Wingdings" w:char="F0E0"/>
      </w:r>
      <w:r w:rsidR="000A7415">
        <w:rPr>
          <w:i/>
          <w:lang w:val="en-US"/>
        </w:rPr>
        <w:t>report_date&amp;tim.csv</w:t>
      </w:r>
    </w:p>
    <w:p w14:paraId="1C21D610" w14:textId="6D459099" w:rsidR="00EF1B33" w:rsidRPr="00EF1B33" w:rsidRDefault="00EF1B33" w:rsidP="00EF1B33">
      <w:pPr>
        <w:pStyle w:val="1Para"/>
        <w:ind w:left="1440" w:firstLine="0"/>
        <w:rPr>
          <w:sz w:val="24"/>
          <w:szCs w:val="24"/>
          <w:lang w:val="en-US"/>
        </w:rPr>
      </w:pPr>
      <w:r w:rsidRPr="00EF1B33">
        <w:rPr>
          <w:sz w:val="24"/>
          <w:szCs w:val="24"/>
          <w:lang w:val="en-US"/>
        </w:rPr>
        <w:lastRenderedPageBreak/>
        <w:t>NOTE: An example of report can be found attached in the appendix.</w:t>
      </w:r>
    </w:p>
    <w:p w14:paraId="56DE001D" w14:textId="77777777" w:rsidR="007A1F28" w:rsidRDefault="000A7415" w:rsidP="007A1F28">
      <w:pPr>
        <w:pStyle w:val="1Para"/>
        <w:keepNext/>
        <w:ind w:left="1440" w:firstLine="0"/>
      </w:pPr>
      <w:r>
        <w:rPr>
          <w:noProof/>
          <w:lang w:val="en-GB" w:eastAsia="en-GB"/>
        </w:rPr>
        <w:drawing>
          <wp:inline distT="0" distB="0" distL="0" distR="0" wp14:anchorId="1EFC1EEE" wp14:editId="066CE907">
            <wp:extent cx="4572000" cy="121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7-06-10 at 19.44.06.png"/>
                    <pic:cNvPicPr/>
                  </pic:nvPicPr>
                  <pic:blipFill>
                    <a:blip r:embed="rId19">
                      <a:extLst>
                        <a:ext uri="{28A0092B-C50C-407E-A947-70E740481C1C}">
                          <a14:useLocalDpi xmlns:a14="http://schemas.microsoft.com/office/drawing/2010/main" val="0"/>
                        </a:ext>
                      </a:extLst>
                    </a:blip>
                    <a:stretch>
                      <a:fillRect/>
                    </a:stretch>
                  </pic:blipFill>
                  <pic:spPr>
                    <a:xfrm>
                      <a:off x="0" y="0"/>
                      <a:ext cx="4572000" cy="1219200"/>
                    </a:xfrm>
                    <a:prstGeom prst="rect">
                      <a:avLst/>
                    </a:prstGeom>
                  </pic:spPr>
                </pic:pic>
              </a:graphicData>
            </a:graphic>
          </wp:inline>
        </w:drawing>
      </w:r>
    </w:p>
    <w:p w14:paraId="317F946A" w14:textId="7EB5AC5C" w:rsidR="000A7415" w:rsidRPr="0030758D" w:rsidRDefault="007A1F28" w:rsidP="007A1F28">
      <w:pPr>
        <w:pStyle w:val="Caption"/>
        <w:jc w:val="center"/>
      </w:pPr>
      <w:r>
        <w:t xml:space="preserve">Figure </w:t>
      </w:r>
      <w:fldSimple w:instr=" SEQ Figure \* ARABIC ">
        <w:r>
          <w:rPr>
            <w:noProof/>
          </w:rPr>
          <w:t>10</w:t>
        </w:r>
      </w:fldSimple>
      <w:r>
        <w:t xml:space="preserve"> Screenshot of Reports folder</w:t>
      </w:r>
    </w:p>
    <w:p w14:paraId="73EF90D8" w14:textId="1890B200" w:rsidR="0030758D" w:rsidRDefault="000A7415" w:rsidP="000A7415">
      <w:pPr>
        <w:pStyle w:val="1Para"/>
        <w:numPr>
          <w:ilvl w:val="0"/>
          <w:numId w:val="15"/>
        </w:numPr>
        <w:rPr>
          <w:lang w:val="en-US"/>
        </w:rPr>
      </w:pPr>
      <w:r>
        <w:rPr>
          <w:lang w:val="en-US"/>
        </w:rPr>
        <w:t>Plagiarism report, which by default is downloaded in the application folder directly and is replaced each time the plagiarism check is run. An example is shown below:</w:t>
      </w:r>
    </w:p>
    <w:p w14:paraId="06AF68AF" w14:textId="28FB8DC2" w:rsidR="000A7415" w:rsidRDefault="00311D29" w:rsidP="000A7415">
      <w:pPr>
        <w:pStyle w:val="1Para"/>
        <w:ind w:left="1440" w:firstLine="0"/>
        <w:rPr>
          <w:i/>
          <w:lang w:val="en-US"/>
        </w:rPr>
      </w:pPr>
      <w:r>
        <w:rPr>
          <w:i/>
          <w:lang w:val="en-US"/>
        </w:rPr>
        <w:t>Testrek</w:t>
      </w:r>
      <w:r w:rsidRPr="00311D29">
        <w:rPr>
          <w:i/>
          <w:lang w:val="en-US"/>
        </w:rPr>
        <w:sym w:font="Wingdings" w:char="F0E0"/>
      </w:r>
      <w:r w:rsidRPr="00311D29">
        <w:rPr>
          <w:i/>
          <w:lang w:val="en-US"/>
        </w:rPr>
        <w:t>plagiarism_check</w:t>
      </w:r>
      <w:r>
        <w:rPr>
          <w:i/>
          <w:lang w:val="en-US"/>
        </w:rPr>
        <w:t>.html</w:t>
      </w:r>
    </w:p>
    <w:p w14:paraId="12E444ED" w14:textId="1B1188C2" w:rsidR="00EF1B33" w:rsidRDefault="00EF1B33" w:rsidP="00EF1B33">
      <w:pPr>
        <w:pStyle w:val="1Para"/>
        <w:ind w:left="1440" w:firstLine="0"/>
        <w:rPr>
          <w:sz w:val="22"/>
          <w:lang w:val="en-US"/>
        </w:rPr>
      </w:pPr>
      <w:r w:rsidRPr="00EF1B33">
        <w:rPr>
          <w:sz w:val="22"/>
          <w:lang w:val="en-US"/>
        </w:rPr>
        <w:t xml:space="preserve">NOTE: An example of </w:t>
      </w:r>
      <w:r w:rsidR="005315DF">
        <w:rPr>
          <w:sz w:val="22"/>
          <w:lang w:val="en-US"/>
        </w:rPr>
        <w:t>the plagiarism check</w:t>
      </w:r>
      <w:r w:rsidRPr="00EF1B33">
        <w:rPr>
          <w:sz w:val="22"/>
          <w:lang w:val="en-US"/>
        </w:rPr>
        <w:t xml:space="preserve"> can be found attached in the appendix.</w:t>
      </w:r>
    </w:p>
    <w:p w14:paraId="42C74FA2" w14:textId="1F0177A4" w:rsidR="0028655F" w:rsidRDefault="00EB3F00" w:rsidP="0028655F">
      <w:pPr>
        <w:pStyle w:val="Heading2"/>
      </w:pPr>
      <w:bookmarkStart w:id="21" w:name="_Toc485323996"/>
      <w:r>
        <w:t>Testrek components</w:t>
      </w:r>
      <w:bookmarkEnd w:id="21"/>
    </w:p>
    <w:p w14:paraId="1DAEA820" w14:textId="7D1373CF" w:rsidR="00EF1B33" w:rsidRDefault="0001044C" w:rsidP="00D1251F">
      <w:pPr>
        <w:pStyle w:val="1Para"/>
        <w:ind w:left="720"/>
        <w:rPr>
          <w:lang w:val="en-US"/>
        </w:rPr>
      </w:pPr>
      <w:r>
        <w:rPr>
          <w:lang w:val="en-US"/>
        </w:rPr>
        <w:t>The application</w:t>
      </w:r>
      <w:r w:rsidR="0080100A">
        <w:rPr>
          <w:lang w:val="en-US"/>
        </w:rPr>
        <w:t xml:space="preserve"> </w:t>
      </w:r>
      <w:r w:rsidR="0080100A">
        <w:rPr>
          <w:i/>
          <w:lang w:val="en-US"/>
        </w:rPr>
        <w:t>Testr</w:t>
      </w:r>
      <w:r w:rsidR="00D1251F">
        <w:rPr>
          <w:i/>
          <w:lang w:val="en-US"/>
        </w:rPr>
        <w:t>e</w:t>
      </w:r>
      <w:r w:rsidR="0080100A">
        <w:rPr>
          <w:i/>
          <w:lang w:val="en-US"/>
        </w:rPr>
        <w:t>k</w:t>
      </w:r>
      <w:r w:rsidR="007056AF">
        <w:rPr>
          <w:lang w:val="en-US"/>
        </w:rPr>
        <w:t xml:space="preserve"> is written in a few several modules to </w:t>
      </w:r>
      <w:r w:rsidR="00D1251F">
        <w:rPr>
          <w:lang w:val="en-US"/>
        </w:rPr>
        <w:t>so that the code be more readable and modifiable if necessary. In this section, different modules of the application and their constituent are discussed.</w:t>
      </w:r>
    </w:p>
    <w:p w14:paraId="6E4ECA3A" w14:textId="0AB5E9F8" w:rsidR="00D1251F" w:rsidRDefault="00E04B8B" w:rsidP="00657A7F">
      <w:pPr>
        <w:pStyle w:val="Heading5"/>
        <w:numPr>
          <w:ilvl w:val="0"/>
          <w:numId w:val="0"/>
        </w:numPr>
        <w:ind w:left="720"/>
      </w:pPr>
      <w:r>
        <w:t>“__init__.py”</w:t>
      </w:r>
      <w:r>
        <w:rPr>
          <w:rStyle w:val="EndnoteReference"/>
        </w:rPr>
        <w:endnoteReference w:id="16"/>
      </w:r>
      <w:r>
        <w:t xml:space="preserve"> </w:t>
      </w:r>
      <w:r w:rsidR="00657A7F">
        <w:t>module</w:t>
      </w:r>
    </w:p>
    <w:p w14:paraId="7F15B33E" w14:textId="69B4B757" w:rsidR="00E04B8B" w:rsidRDefault="00E04B8B" w:rsidP="00E04B8B">
      <w:pPr>
        <w:pStyle w:val="1Para"/>
        <w:ind w:left="720"/>
      </w:pPr>
      <w:r>
        <w:t>This is an empty file in the application directory and is</w:t>
      </w:r>
      <w:r w:rsidRPr="00E04B8B">
        <w:t xml:space="preserve"> used to mark directories on disk as Python package directories.</w:t>
      </w:r>
      <w:r>
        <w:t xml:space="preserve"> If it were not present then python cannot import the sub modules in other python files in the application.</w:t>
      </w:r>
    </w:p>
    <w:p w14:paraId="5674C655" w14:textId="7FC7B6E4" w:rsidR="00E04B8B" w:rsidRDefault="00E04B8B" w:rsidP="00657A7F">
      <w:pPr>
        <w:pStyle w:val="Heading5"/>
        <w:numPr>
          <w:ilvl w:val="0"/>
          <w:numId w:val="0"/>
        </w:numPr>
        <w:ind w:left="720"/>
      </w:pPr>
      <w:r>
        <w:t xml:space="preserve">“config_file.py” </w:t>
      </w:r>
      <w:r w:rsidR="00657A7F">
        <w:t>module</w:t>
      </w:r>
    </w:p>
    <w:p w14:paraId="71795312" w14:textId="3A9EE14F" w:rsidR="00E04B8B" w:rsidRDefault="00E04B8B" w:rsidP="00E04B8B">
      <w:pPr>
        <w:pStyle w:val="1Para"/>
        <w:ind w:left="720"/>
      </w:pPr>
      <w:r>
        <w:t xml:space="preserve">This is a configuration or setting file for the </w:t>
      </w:r>
      <w:r>
        <w:rPr>
          <w:i/>
        </w:rPr>
        <w:t>Testrek</w:t>
      </w:r>
      <w:r>
        <w:t xml:space="preserve">. It greatly contributes to the generality of the whole application by allowing users to </w:t>
      </w:r>
      <w:r>
        <w:lastRenderedPageBreak/>
        <w:t>change certain parameters.</w:t>
      </w:r>
      <w:r w:rsidR="00652CD1">
        <w:t xml:space="preserve"> In the following snippet, it can be seen which all parameters are available to be modified and their meanings.</w:t>
      </w:r>
    </w:p>
    <w:p w14:paraId="1B202EF1" w14:textId="77777777" w:rsidR="004E3BE4" w:rsidRDefault="004E3BE4" w:rsidP="00E04B8B">
      <w:pPr>
        <w:pStyle w:val="1Para"/>
        <w:ind w:left="720"/>
      </w:pPr>
    </w:p>
    <w:tbl>
      <w:tblPr>
        <w:tblStyle w:val="TableGrid"/>
        <w:tblW w:w="0" w:type="auto"/>
        <w:tblInd w:w="700" w:type="dxa"/>
        <w:tblLook w:val="04A0" w:firstRow="1" w:lastRow="0" w:firstColumn="1" w:lastColumn="0" w:noHBand="0" w:noVBand="1"/>
      </w:tblPr>
      <w:tblGrid>
        <w:gridCol w:w="8356"/>
      </w:tblGrid>
      <w:tr w:rsidR="007B57CA" w14:paraId="3D8D522B" w14:textId="77777777" w:rsidTr="007B57CA">
        <w:tc>
          <w:tcPr>
            <w:tcW w:w="8356" w:type="dxa"/>
          </w:tcPr>
          <w:p w14:paraId="30DD422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import os</w:t>
            </w:r>
          </w:p>
          <w:p w14:paraId="333F81C0"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6616357"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012CCA1D"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WNLOAD FILE SPECIFIC #######</w:t>
            </w:r>
          </w:p>
          <w:p w14:paraId="2C6A0E38"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7BB04F1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 not modify this parameter</w:t>
            </w:r>
          </w:p>
          <w:p w14:paraId="35D8597A"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curr_dir = os.getcwd()</w:t>
            </w:r>
          </w:p>
          <w:p w14:paraId="47ED6D4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25A3CB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eb_url = "http://users.fs.cvut.cz/"</w:t>
            </w:r>
          </w:p>
          <w:p w14:paraId="4AD7E969"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0388987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answer_folder = os.path.join(curr_dir, "Answers")</w:t>
            </w:r>
          </w:p>
          <w:p w14:paraId="2A4EEA2C"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5C35C6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tasks_folders = ["Task1", "Task2", "Task3"]</w:t>
            </w:r>
          </w:p>
          <w:p w14:paraId="52BBDB2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E1A57A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rep_dir = os.path.join(curr_dir, "Reports")</w:t>
            </w:r>
          </w:p>
          <w:p w14:paraId="33A0DC6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356E7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45DB5A11"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PLAGIARISM CHECK SPECFIC ######</w:t>
            </w:r>
          </w:p>
          <w:p w14:paraId="6CBEBA0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BF2DF1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hash_check = False</w:t>
            </w:r>
          </w:p>
          <w:p w14:paraId="4A82C81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639415C" w14:textId="077E00C8"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B57CA">
              <w:rPr>
                <w:rFonts w:ascii="Consolas" w:hAnsi="Consolas" w:cs="Courier New"/>
                <w:noProof/>
                <w:color w:val="242729"/>
                <w:szCs w:val="24"/>
                <w:bdr w:val="none" w:sz="0" w:space="0" w:color="auto" w:frame="1"/>
                <w:shd w:val="clear" w:color="auto" w:fill="EFF0F1"/>
                <w:lang w:val="en-GB" w:eastAsia="en-GB"/>
              </w:rPr>
              <w:t>type_of_check = "Simple Ratio"</w:t>
            </w:r>
          </w:p>
        </w:tc>
      </w:tr>
    </w:tbl>
    <w:p w14:paraId="6182DB2D" w14:textId="77777777" w:rsidR="00B26D43" w:rsidRPr="00B26D43" w:rsidRDefault="00B26D43" w:rsidP="00B26D43">
      <w:pPr>
        <w:pStyle w:val="1Para"/>
        <w:ind w:left="720"/>
        <w:rPr>
          <w:b/>
          <w:sz w:val="10"/>
          <w:szCs w:val="10"/>
        </w:rPr>
      </w:pPr>
    </w:p>
    <w:p w14:paraId="33885494" w14:textId="17155603" w:rsidR="00B26D43" w:rsidRDefault="00B26D43" w:rsidP="00B26D43">
      <w:pPr>
        <w:pStyle w:val="1Para"/>
        <w:ind w:left="720"/>
        <w:rPr>
          <w:noProof/>
        </w:rPr>
      </w:pPr>
      <w:r w:rsidRPr="00B26D43">
        <w:rPr>
          <w:b/>
          <w:noProof/>
        </w:rPr>
        <w:t>web_url</w:t>
      </w:r>
      <w:r>
        <w:rPr>
          <w:noProof/>
        </w:rPr>
        <w:t xml:space="preserve">: Specify the root url where the student folders are placed. For e.g.: </w:t>
      </w:r>
      <w:r w:rsidRPr="00B26D43">
        <w:rPr>
          <w:i/>
          <w:noProof/>
        </w:rPr>
        <w:t xml:space="preserve">web_url = </w:t>
      </w:r>
      <w:hyperlink r:id="rId20" w:history="1">
        <w:r w:rsidRPr="00B26D43">
          <w:rPr>
            <w:rStyle w:val="Hyperlink"/>
            <w:i/>
            <w:noProof/>
          </w:rPr>
          <w:t>http://users.fs.cvut.cz/~</w:t>
        </w:r>
      </w:hyperlink>
    </w:p>
    <w:p w14:paraId="2B338E94" w14:textId="3169EA52" w:rsidR="00B26D43" w:rsidRDefault="00B26D43" w:rsidP="00B26D43">
      <w:pPr>
        <w:pStyle w:val="1Para"/>
        <w:ind w:left="720"/>
        <w:rPr>
          <w:noProof/>
        </w:rPr>
      </w:pPr>
      <w:r w:rsidRPr="00B26D43">
        <w:rPr>
          <w:b/>
          <w:noProof/>
        </w:rPr>
        <w:t>answer_folder</w:t>
      </w:r>
      <w:r>
        <w:rPr>
          <w:noProof/>
        </w:rPr>
        <w:t xml:space="preserve">: The directory where downloaded files are stored. For e.g.: </w:t>
      </w:r>
      <w:r w:rsidRPr="00B26D43">
        <w:rPr>
          <w:i/>
          <w:noProof/>
        </w:rPr>
        <w:t>answer_folder = os.path.join(curr_dir, "Answers")</w:t>
      </w:r>
    </w:p>
    <w:p w14:paraId="4A0C367C" w14:textId="47685B0E" w:rsidR="00B26D43" w:rsidRDefault="00B26D43" w:rsidP="008E1887">
      <w:pPr>
        <w:pStyle w:val="1Para"/>
        <w:ind w:left="720"/>
        <w:rPr>
          <w:i/>
          <w:noProof/>
        </w:rPr>
      </w:pPr>
      <w:r w:rsidRPr="00B26D43">
        <w:rPr>
          <w:b/>
          <w:noProof/>
        </w:rPr>
        <w:t>tasks_folders</w:t>
      </w:r>
      <w:r>
        <w:rPr>
          <w:noProof/>
        </w:rPr>
        <w:t xml:space="preserve">: Specify the folders on the web file-system where the answer files should be downloaded from. For e.g.: </w:t>
      </w:r>
      <w:r w:rsidRPr="00B26D43">
        <w:rPr>
          <w:i/>
          <w:noProof/>
        </w:rPr>
        <w:t>tasks_folders = ["Task1", "Task2", "Task3"]</w:t>
      </w:r>
    </w:p>
    <w:p w14:paraId="1F2EF7E0" w14:textId="741F29CE" w:rsidR="00B26D43" w:rsidRPr="00B26D43" w:rsidRDefault="00B26D43" w:rsidP="00B26D43">
      <w:pPr>
        <w:pStyle w:val="1Para"/>
        <w:ind w:left="720"/>
        <w:rPr>
          <w:noProof/>
        </w:rPr>
      </w:pPr>
      <w:r w:rsidRPr="00B26D43">
        <w:rPr>
          <w:b/>
          <w:noProof/>
        </w:rPr>
        <w:lastRenderedPageBreak/>
        <w:t>type_of_check</w:t>
      </w:r>
      <w:r w:rsidRPr="00B26D43">
        <w:rPr>
          <w:noProof/>
        </w:rPr>
        <w:t>: Type of string comparison. Set to "Simple Ratio" for simple ratio</w:t>
      </w:r>
      <w:r>
        <w:rPr>
          <w:noProof/>
        </w:rPr>
        <w:t xml:space="preserve">. </w:t>
      </w:r>
      <w:r w:rsidRPr="00B26D43">
        <w:rPr>
          <w:noProof/>
        </w:rPr>
        <w:t>All available options: "Simple Ratio", "Partial Ratio", "Token Sort Ratio", "Token Set Ratio"</w:t>
      </w:r>
      <w:r>
        <w:rPr>
          <w:noProof/>
        </w:rPr>
        <w:t>.</w:t>
      </w:r>
    </w:p>
    <w:p w14:paraId="4F6D4398" w14:textId="2A58B942" w:rsidR="00B26D43" w:rsidRDefault="00B26D43" w:rsidP="00B26D43">
      <w:pPr>
        <w:pStyle w:val="1Para"/>
        <w:ind w:left="720"/>
        <w:rPr>
          <w:noProof/>
        </w:rPr>
      </w:pPr>
      <w:r w:rsidRPr="00B26D43">
        <w:rPr>
          <w:b/>
          <w:noProof/>
        </w:rPr>
        <w:t>rep_dir</w:t>
      </w:r>
      <w:r>
        <w:rPr>
          <w:noProof/>
        </w:rPr>
        <w:t>: The directory where the reports generated regarding downloading of the files should be stored.</w:t>
      </w:r>
    </w:p>
    <w:p w14:paraId="5E1D6E47" w14:textId="7CAB4400" w:rsidR="00B26D43" w:rsidRDefault="00B26D43" w:rsidP="00B26D43">
      <w:pPr>
        <w:pStyle w:val="1Para"/>
        <w:ind w:left="720"/>
        <w:rPr>
          <w:noProof/>
        </w:rPr>
      </w:pPr>
      <w:r w:rsidRPr="00B26D43">
        <w:rPr>
          <w:b/>
          <w:noProof/>
        </w:rPr>
        <w:t>hash_check</w:t>
      </w:r>
      <w:r>
        <w:rPr>
          <w:noProof/>
        </w:rPr>
        <w:t>: Run plagiarism check on hash or whole file content. Set to True if check based on hash or False for check based on content. Hash check takes much less time as compared to the other option</w:t>
      </w:r>
      <w:r w:rsidR="00887C7D">
        <w:rPr>
          <w:noProof/>
        </w:rPr>
        <w:t>.</w:t>
      </w:r>
    </w:p>
    <w:p w14:paraId="292CDBC9" w14:textId="3272DCA2" w:rsidR="00B26D43" w:rsidRDefault="00B26D43" w:rsidP="0038678F">
      <w:pPr>
        <w:pStyle w:val="1Para"/>
        <w:ind w:left="720"/>
        <w:rPr>
          <w:noProof/>
        </w:rPr>
      </w:pPr>
      <w:r w:rsidRPr="00B26D43">
        <w:rPr>
          <w:b/>
          <w:noProof/>
        </w:rPr>
        <w:t>type_of_check</w:t>
      </w:r>
      <w:r>
        <w:rPr>
          <w:noProof/>
        </w:rPr>
        <w:t>: Type of string comparison. Set to "Simple Ratio" for simple ratio. All available options: "Simple Ratio", "Partial Ratio", "Token Sort Ratio", "Token Set Ratio"</w:t>
      </w:r>
      <w:r w:rsidR="00887C7D">
        <w:rPr>
          <w:noProof/>
        </w:rPr>
        <w:t>.</w:t>
      </w:r>
    </w:p>
    <w:p w14:paraId="7B86FD41" w14:textId="77777777" w:rsidR="0038678F" w:rsidRDefault="0038678F" w:rsidP="00C560B4">
      <w:pPr>
        <w:pStyle w:val="1Para"/>
        <w:ind w:left="1440"/>
        <w:rPr>
          <w:noProof/>
        </w:rPr>
      </w:pPr>
    </w:p>
    <w:p w14:paraId="07F0AA90" w14:textId="7E1F85A1" w:rsidR="007B57CA" w:rsidRDefault="007B57CA" w:rsidP="00657A7F">
      <w:pPr>
        <w:pStyle w:val="Heading5"/>
        <w:numPr>
          <w:ilvl w:val="0"/>
          <w:numId w:val="0"/>
        </w:numPr>
        <w:ind w:left="720"/>
      </w:pPr>
      <w:r>
        <w:t>“</w:t>
      </w:r>
      <w:r w:rsidRPr="007B57CA">
        <w:t>plagiarism.</w:t>
      </w:r>
      <w:r w:rsidRPr="00F77B9A">
        <w:t>py</w:t>
      </w:r>
      <w:r>
        <w:t xml:space="preserve">” </w:t>
      </w:r>
      <w:r w:rsidR="00657A7F">
        <w:t>module</w:t>
      </w:r>
    </w:p>
    <w:p w14:paraId="0832B058" w14:textId="2DC7AF27" w:rsidR="005543F0" w:rsidRDefault="007B57CA" w:rsidP="005543F0">
      <w:pPr>
        <w:pStyle w:val="1Para"/>
        <w:ind w:left="720"/>
        <w:rPr>
          <w:lang w:val="en-US"/>
        </w:rPr>
      </w:pPr>
      <w:r>
        <w:rPr>
          <w:lang w:val="en-US"/>
        </w:rPr>
        <w:t>The</w:t>
      </w:r>
      <w:r w:rsidR="005543F0">
        <w:rPr>
          <w:lang w:val="en-US"/>
        </w:rPr>
        <w:t xml:space="preserve"> plagiarism.py file consists of definition of the function </w:t>
      </w:r>
      <w:r w:rsidR="005543F0" w:rsidRPr="005543F0">
        <w:rPr>
          <w:rFonts w:ascii="Consolas" w:hAnsi="Consolas" w:cs="Courier New"/>
          <w:noProof/>
          <w:color w:val="242729"/>
          <w:sz w:val="24"/>
          <w:szCs w:val="24"/>
          <w:bdr w:val="none" w:sz="0" w:space="0" w:color="auto" w:frame="1"/>
          <w:shd w:val="clear" w:color="auto" w:fill="EFF0F1"/>
          <w:lang w:val="en-GB" w:eastAsia="en-GB"/>
        </w:rPr>
        <w:t>retrieve_folder_content</w:t>
      </w:r>
      <w:r w:rsidR="005543F0">
        <w:rPr>
          <w:lang w:val="en-US"/>
        </w:rPr>
        <w:t xml:space="preserve">, which is used to retrieve contents of a folder. This function takes in two parameters </w:t>
      </w:r>
      <w:proofErr w:type="spellStart"/>
      <w:r w:rsidR="005543F0">
        <w:rPr>
          <w:i/>
          <w:lang w:val="en-US"/>
        </w:rPr>
        <w:t>src_path</w:t>
      </w:r>
      <w:proofErr w:type="spellEnd"/>
      <w:r w:rsidR="005543F0">
        <w:rPr>
          <w:lang w:val="en-US"/>
        </w:rPr>
        <w:t xml:space="preserve"> and </w:t>
      </w:r>
      <w:proofErr w:type="spellStart"/>
      <w:r w:rsidR="005543F0">
        <w:rPr>
          <w:i/>
          <w:lang w:val="en-US"/>
        </w:rPr>
        <w:t>file_check</w:t>
      </w:r>
      <w:proofErr w:type="spellEnd"/>
      <w:r w:rsidR="005543F0">
        <w:rPr>
          <w:lang w:val="en-US"/>
        </w:rPr>
        <w:t xml:space="preserve">, where the first is the absolute path to the directory where contents are required to be checked and the latter is for checking if to check the sub-directories or files in the </w:t>
      </w:r>
      <w:proofErr w:type="spellStart"/>
      <w:r w:rsidR="005543F0" w:rsidRPr="005543F0">
        <w:rPr>
          <w:i/>
          <w:lang w:val="en-US"/>
        </w:rPr>
        <w:t>src_path</w:t>
      </w:r>
      <w:proofErr w:type="spellEnd"/>
      <w:r w:rsidR="005543F0">
        <w:rPr>
          <w:lang w:val="en-US"/>
        </w:rPr>
        <w:t xml:space="preserve">. It was convenient to write a function like this as there </w:t>
      </w:r>
      <w:r w:rsidR="00B26D43">
        <w:rPr>
          <w:lang w:val="en-US"/>
        </w:rPr>
        <w:t xml:space="preserve">was a need of subsequent retrieving of the contents in a directory for checking the files. </w:t>
      </w:r>
    </w:p>
    <w:p w14:paraId="6730F597" w14:textId="77777777" w:rsidR="00C560B4" w:rsidRDefault="00C560B4" w:rsidP="00C560B4">
      <w:pPr>
        <w:pStyle w:val="1Para"/>
        <w:ind w:left="1440"/>
        <w:rPr>
          <w:lang w:val="en-US"/>
        </w:rPr>
      </w:pPr>
    </w:p>
    <w:p w14:paraId="599589D5" w14:textId="5912D08B" w:rsidR="00C560B4" w:rsidRDefault="00C560B4" w:rsidP="00657A7F">
      <w:pPr>
        <w:pStyle w:val="Heading5"/>
        <w:numPr>
          <w:ilvl w:val="0"/>
          <w:numId w:val="0"/>
        </w:numPr>
        <w:ind w:left="720"/>
      </w:pPr>
      <w:r>
        <w:t>“scrapper</w:t>
      </w:r>
      <w:r w:rsidRPr="007B57CA">
        <w:t>.</w:t>
      </w:r>
      <w:r w:rsidRPr="00F77B9A">
        <w:t>py</w:t>
      </w:r>
      <w:r>
        <w:t xml:space="preserve">” </w:t>
      </w:r>
      <w:r w:rsidR="00657A7F">
        <w:t>module</w:t>
      </w:r>
    </w:p>
    <w:p w14:paraId="4929D9DE" w14:textId="77777777" w:rsidR="004E3BE4" w:rsidRDefault="00C560B4" w:rsidP="00C560B4">
      <w:pPr>
        <w:pStyle w:val="1Para"/>
        <w:ind w:left="720"/>
        <w:rPr>
          <w:lang w:val="en-US"/>
        </w:rPr>
      </w:pPr>
      <w:r>
        <w:rPr>
          <w:lang w:val="en-US"/>
        </w:rPr>
        <w:t xml:space="preserve">The </w:t>
      </w:r>
      <w:r w:rsidR="008E2DE9">
        <w:rPr>
          <w:lang w:val="en-US"/>
        </w:rPr>
        <w:t>scrapper</w:t>
      </w:r>
      <w:r>
        <w:rPr>
          <w:lang w:val="en-US"/>
        </w:rPr>
        <w:t>.py file consis</w:t>
      </w:r>
      <w:r w:rsidR="008E2DE9">
        <w:rPr>
          <w:lang w:val="en-US"/>
        </w:rPr>
        <w:t xml:space="preserve">ts of definition of the functions that checks </w:t>
      </w:r>
      <w:r w:rsidR="00975300">
        <w:rPr>
          <w:lang w:val="en-US"/>
        </w:rPr>
        <w:t xml:space="preserve">for the answer files in the student folder on the </w:t>
      </w:r>
      <w:r w:rsidR="00D525A1">
        <w:rPr>
          <w:lang w:val="en-US"/>
        </w:rPr>
        <w:t xml:space="preserve">server filesystem </w:t>
      </w:r>
      <w:r w:rsidR="008E2DE9">
        <w:rPr>
          <w:lang w:val="en-US"/>
        </w:rPr>
        <w:lastRenderedPageBreak/>
        <w:t>and</w:t>
      </w:r>
      <w:r w:rsidR="00D525A1">
        <w:rPr>
          <w:lang w:val="en-US"/>
        </w:rPr>
        <w:t xml:space="preserve"> then</w:t>
      </w:r>
      <w:r w:rsidR="008E2DE9">
        <w:rPr>
          <w:lang w:val="en-US"/>
        </w:rPr>
        <w:t xml:space="preserve"> download</w:t>
      </w:r>
      <w:r w:rsidR="00D525A1">
        <w:rPr>
          <w:lang w:val="en-US"/>
        </w:rPr>
        <w:t xml:space="preserve"> the files. Other than that, there are some function definitions like </w:t>
      </w:r>
      <w:r w:rsidR="00D525A1">
        <w:rPr>
          <w:rFonts w:ascii="Consolas" w:hAnsi="Consolas" w:cs="Courier New"/>
          <w:noProof/>
          <w:color w:val="242729"/>
          <w:szCs w:val="24"/>
          <w:bdr w:val="none" w:sz="0" w:space="0" w:color="auto" w:frame="1"/>
          <w:shd w:val="clear" w:color="auto" w:fill="EFF0F1"/>
          <w:lang w:val="en-GB" w:eastAsia="en-GB"/>
        </w:rPr>
        <w:t>move_file</w:t>
      </w:r>
      <w:r w:rsidR="00D525A1" w:rsidRPr="00D525A1">
        <w:rPr>
          <w:lang w:val="en-US"/>
        </w:rPr>
        <w:t xml:space="preserve"> </w:t>
      </w:r>
      <w:r w:rsidR="00D525A1">
        <w:rPr>
          <w:lang w:val="en-US"/>
        </w:rPr>
        <w:t>to move downloaded files under the</w:t>
      </w:r>
      <w:r w:rsidR="00A37298">
        <w:rPr>
          <w:lang w:val="en-US"/>
        </w:rPr>
        <w:t xml:space="preserve"> right student and task folders and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A37298">
        <w:rPr>
          <w:lang w:val="en-US"/>
        </w:rPr>
        <w:t xml:space="preserve">function to get the usernames of the test takers. </w:t>
      </w:r>
    </w:p>
    <w:p w14:paraId="2CD3EF71" w14:textId="768FFD43" w:rsidR="00C560B4" w:rsidRDefault="007723C3" w:rsidP="00C560B4">
      <w:pPr>
        <w:pStyle w:val="1Para"/>
        <w:ind w:left="720"/>
        <w:rPr>
          <w:lang w:val="en-US"/>
        </w:rPr>
      </w:pPr>
      <w:r w:rsidRPr="007723C3">
        <w:rPr>
          <w:lang w:val="en-US"/>
        </w:rPr>
        <w:t xml:space="preserve">The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4E3BE4">
        <w:rPr>
          <w:lang w:val="en-US"/>
        </w:rPr>
        <w:t xml:space="preserve">function </w:t>
      </w:r>
      <w:r w:rsidR="00A37298">
        <w:rPr>
          <w:lang w:val="en-US"/>
        </w:rPr>
        <w:t xml:space="preserve">uses </w:t>
      </w:r>
      <w:proofErr w:type="spellStart"/>
      <w:r w:rsidR="00A37298" w:rsidRPr="00A37298">
        <w:rPr>
          <w:i/>
          <w:lang w:val="en-US"/>
        </w:rPr>
        <w:t>easygui</w:t>
      </w:r>
      <w:proofErr w:type="spellEnd"/>
      <w:r w:rsidR="00A37298">
        <w:rPr>
          <w:i/>
          <w:lang w:val="en-US"/>
        </w:rPr>
        <w:t xml:space="preserve"> </w:t>
      </w:r>
      <w:r w:rsidR="00A37298">
        <w:rPr>
          <w:lang w:val="en-US"/>
        </w:rPr>
        <w:t xml:space="preserve">file picker which restricts the selection to </w:t>
      </w:r>
      <w:r w:rsidR="004E3BE4">
        <w:rPr>
          <w:lang w:val="en-US"/>
        </w:rPr>
        <w:t>only</w:t>
      </w:r>
      <w:r w:rsidR="00A37298">
        <w:rPr>
          <w:lang w:val="en-US"/>
        </w:rPr>
        <w:t xml:space="preserve"> text file containing the names of the test takers on separate lines. This function also incorporates several validation checks before a list of test takers is returned for the main program to loop through </w:t>
      </w:r>
      <w:proofErr w:type="gramStart"/>
      <w:r w:rsidR="00A37298">
        <w:rPr>
          <w:lang w:val="en-US"/>
        </w:rPr>
        <w:t>in order to</w:t>
      </w:r>
      <w:proofErr w:type="gramEnd"/>
      <w:r w:rsidR="00A37298">
        <w:rPr>
          <w:lang w:val="en-US"/>
        </w:rPr>
        <w:t xml:space="preserve"> download the files from the server file system i.e. public_html folder for each test taker. For an expected run and end of the application, </w:t>
      </w:r>
      <w:r w:rsidR="00A37298" w:rsidRPr="00A37298">
        <w:rPr>
          <w:i/>
          <w:lang w:val="en-US"/>
        </w:rPr>
        <w:t>Exceptions</w:t>
      </w:r>
      <w:r w:rsidR="00A37298">
        <w:rPr>
          <w:lang w:val="en-US"/>
        </w:rPr>
        <w:t xml:space="preserve"> like no text file selected</w:t>
      </w:r>
      <w:r w:rsidR="004E3BE4">
        <w:rPr>
          <w:lang w:val="en-US"/>
        </w:rPr>
        <w:t xml:space="preserve"> and other unexpected errors are taken care of in the function definition itself as shown below:</w:t>
      </w:r>
    </w:p>
    <w:tbl>
      <w:tblPr>
        <w:tblStyle w:val="TableGrid"/>
        <w:tblW w:w="8400" w:type="dxa"/>
        <w:tblInd w:w="700" w:type="dxa"/>
        <w:tblLook w:val="04A0" w:firstRow="1" w:lastRow="0" w:firstColumn="1" w:lastColumn="0" w:noHBand="0" w:noVBand="1"/>
      </w:tblPr>
      <w:tblGrid>
        <w:gridCol w:w="8400"/>
      </w:tblGrid>
      <w:tr w:rsidR="004E3BE4" w14:paraId="737D06E3" w14:textId="77777777" w:rsidTr="004E3BE4">
        <w:tc>
          <w:tcPr>
            <w:tcW w:w="8400" w:type="dxa"/>
          </w:tcPr>
          <w:p w14:paraId="2697EA55"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except Exception as e:</w:t>
            </w:r>
          </w:p>
          <w:p w14:paraId="2D058F21"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if file_name is None:</w:t>
            </w:r>
          </w:p>
          <w:p w14:paraId="4950AD12" w14:textId="5241EDEB"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No text file with usernames selected!"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 "\n" + "Script exited", "Error")</w:t>
            </w:r>
          </w:p>
          <w:p w14:paraId="370C5B57" w14:textId="35486EB6"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raise SystemExit("No text file with usernames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selected!")</w:t>
            </w:r>
          </w:p>
          <w:p w14:paraId="7018DD3D"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lse:</w:t>
            </w:r>
          </w:p>
          <w:p w14:paraId="04EC55B0"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e.message, "Error")</w:t>
            </w:r>
          </w:p>
          <w:p w14:paraId="23FB1C65" w14:textId="0AAF3E51" w:rsidR="004E3BE4" w:rsidRPr="004E3BE4" w:rsidRDefault="004E3BE4" w:rsidP="004E3BE4">
            <w:pPr>
              <w:pStyle w:val="HTMLPreformatted"/>
              <w:shd w:val="clear" w:color="auto" w:fill="EFF0F1"/>
              <w:textAlignment w:val="baseline"/>
              <w:rPr>
                <w:rFonts w:ascii="Consolas" w:hAnsi="Consolas"/>
                <w:color w:val="242729"/>
              </w:rPr>
            </w:pPr>
            <w:r w:rsidRPr="004E3BE4">
              <w:rPr>
                <w:rStyle w:val="HTMLCode"/>
                <w:rFonts w:ascii="Consolas" w:hAnsi="Consolas"/>
                <w:noProof/>
                <w:color w:val="242729"/>
                <w:sz w:val="24"/>
                <w:szCs w:val="24"/>
                <w:bdr w:val="none" w:sz="0" w:space="0" w:color="auto" w:frame="1"/>
                <w:shd w:val="clear" w:color="auto" w:fill="EFF0F1"/>
              </w:rPr>
              <w:t xml:space="preserve">        raise</w:t>
            </w:r>
          </w:p>
        </w:tc>
      </w:tr>
    </w:tbl>
    <w:p w14:paraId="265AC69C" w14:textId="77777777" w:rsidR="004E3BE4" w:rsidRDefault="004E3BE4" w:rsidP="004E3BE4">
      <w:pPr>
        <w:pStyle w:val="1Para"/>
        <w:rPr>
          <w:lang w:val="en-US"/>
        </w:rPr>
      </w:pPr>
    </w:p>
    <w:p w14:paraId="2E658749" w14:textId="77777777" w:rsidR="007C7C5A" w:rsidRDefault="007C7C5A" w:rsidP="007723C3">
      <w:pPr>
        <w:pStyle w:val="1Para"/>
        <w:ind w:left="720"/>
        <w:rPr>
          <w:lang w:val="en-US"/>
        </w:rPr>
      </w:pPr>
    </w:p>
    <w:p w14:paraId="4EC8C69B" w14:textId="77777777" w:rsidR="007723C3" w:rsidRDefault="007723C3" w:rsidP="007723C3">
      <w:pPr>
        <w:pStyle w:val="1Para"/>
        <w:ind w:left="720"/>
        <w:rPr>
          <w:lang w:val="en-US"/>
        </w:rPr>
      </w:pPr>
      <w:r>
        <w:rPr>
          <w:lang w:val="en-US"/>
        </w:rPr>
        <w:t xml:space="preserve">The </w:t>
      </w:r>
      <w:r w:rsidR="00005F3B" w:rsidRPr="00005F3B">
        <w:rPr>
          <w:rFonts w:ascii="Consolas" w:hAnsi="Consolas" w:cs="Courier New"/>
          <w:noProof/>
          <w:color w:val="242729"/>
          <w:szCs w:val="24"/>
          <w:bdr w:val="none" w:sz="0" w:space="0" w:color="auto" w:frame="1"/>
          <w:shd w:val="clear" w:color="auto" w:fill="EFF0F1"/>
          <w:lang w:val="en-GB" w:eastAsia="en-GB"/>
        </w:rPr>
        <w:t>file_fldr_exists</w:t>
      </w:r>
      <w:r w:rsidR="00005F3B" w:rsidRPr="00A37298">
        <w:rPr>
          <w:lang w:val="en-US"/>
        </w:rPr>
        <w:t xml:space="preserve"> </w:t>
      </w:r>
      <w:r w:rsidR="00005F3B">
        <w:rPr>
          <w:lang w:val="en-US"/>
        </w:rPr>
        <w:t xml:space="preserve">function uses </w:t>
      </w:r>
      <w:r w:rsidR="00005F3B">
        <w:rPr>
          <w:i/>
          <w:lang w:val="en-US"/>
        </w:rPr>
        <w:t xml:space="preserve">requests </w:t>
      </w:r>
      <w:r w:rsidR="00005F3B">
        <w:rPr>
          <w:lang w:val="en-US"/>
        </w:rPr>
        <w:t>library to check the status code that is returned while trying to get the file from the public_html folder.</w:t>
      </w:r>
      <w:r>
        <w:rPr>
          <w:lang w:val="en-US"/>
        </w:rPr>
        <w:t xml:space="preserve"> It was necessary to do </w:t>
      </w:r>
      <w:proofErr w:type="gramStart"/>
      <w:r>
        <w:rPr>
          <w:lang w:val="en-US"/>
        </w:rPr>
        <w:t>so as to</w:t>
      </w:r>
      <w:proofErr w:type="gramEnd"/>
      <w:r>
        <w:rPr>
          <w:lang w:val="en-US"/>
        </w:rPr>
        <w:t xml:space="preserve"> decrease the time complexity of the of </w:t>
      </w:r>
      <w:r>
        <w:rPr>
          <w:i/>
          <w:lang w:val="en-US"/>
        </w:rPr>
        <w:t>Testrek</w:t>
      </w:r>
      <w:r>
        <w:rPr>
          <w:lang w:val="en-US"/>
        </w:rPr>
        <w:t xml:space="preserve"> during runtime. Below are some status codes that can be returned by a server:</w:t>
      </w:r>
    </w:p>
    <w:p w14:paraId="4F6C2C39" w14:textId="77777777" w:rsidR="007C7C5A" w:rsidRDefault="007C7C5A" w:rsidP="007723C3">
      <w:pPr>
        <w:pStyle w:val="1Para"/>
        <w:ind w:left="720"/>
        <w:rPr>
          <w:lang w:val="en-US"/>
        </w:rPr>
      </w:pPr>
    </w:p>
    <w:p w14:paraId="03E97621" w14:textId="77777777" w:rsidR="007C7C5A" w:rsidRDefault="007C7C5A" w:rsidP="007723C3">
      <w:pPr>
        <w:pStyle w:val="1Para"/>
        <w:ind w:left="720"/>
        <w:rPr>
          <w:lang w:val="en-US"/>
        </w:rPr>
      </w:pPr>
    </w:p>
    <w:tbl>
      <w:tblPr>
        <w:tblStyle w:val="TableGrid"/>
        <w:tblW w:w="8656" w:type="dxa"/>
        <w:jc w:val="center"/>
        <w:tblLook w:val="04A0" w:firstRow="1" w:lastRow="0" w:firstColumn="1" w:lastColumn="0" w:noHBand="0" w:noVBand="1"/>
      </w:tblPr>
      <w:tblGrid>
        <w:gridCol w:w="4128"/>
        <w:gridCol w:w="4528"/>
      </w:tblGrid>
      <w:tr w:rsidR="007723C3" w14:paraId="0B0D92D0" w14:textId="77777777" w:rsidTr="00965841">
        <w:trPr>
          <w:jc w:val="center"/>
        </w:trPr>
        <w:tc>
          <w:tcPr>
            <w:tcW w:w="4128" w:type="dxa"/>
          </w:tcPr>
          <w:p w14:paraId="07780FCA" w14:textId="77777777" w:rsidR="007723C3" w:rsidRDefault="007723C3" w:rsidP="00444348">
            <w:pPr>
              <w:pStyle w:val="1Para"/>
              <w:ind w:firstLine="0"/>
              <w:jc w:val="center"/>
              <w:rPr>
                <w:lang w:val="en-US"/>
              </w:rPr>
            </w:pPr>
            <w:r>
              <w:rPr>
                <w:lang w:val="en-US"/>
              </w:rPr>
              <w:t>Code</w:t>
            </w:r>
          </w:p>
        </w:tc>
        <w:tc>
          <w:tcPr>
            <w:tcW w:w="4528" w:type="dxa"/>
          </w:tcPr>
          <w:p w14:paraId="240265F1" w14:textId="77777777" w:rsidR="007723C3" w:rsidRDefault="007723C3" w:rsidP="00444348">
            <w:pPr>
              <w:pStyle w:val="1Para"/>
              <w:ind w:firstLine="0"/>
              <w:jc w:val="center"/>
              <w:rPr>
                <w:lang w:val="en-US"/>
              </w:rPr>
            </w:pPr>
            <w:r>
              <w:rPr>
                <w:lang w:val="en-US"/>
              </w:rPr>
              <w:t>Description</w:t>
            </w:r>
          </w:p>
        </w:tc>
      </w:tr>
      <w:tr w:rsidR="007723C3" w14:paraId="7D916B27" w14:textId="77777777" w:rsidTr="00965841">
        <w:trPr>
          <w:jc w:val="center"/>
        </w:trPr>
        <w:tc>
          <w:tcPr>
            <w:tcW w:w="4128" w:type="dxa"/>
          </w:tcPr>
          <w:p w14:paraId="22C5FB3F" w14:textId="77777777" w:rsidR="007723C3" w:rsidRDefault="007723C3" w:rsidP="00444348">
            <w:pPr>
              <w:pStyle w:val="1Para"/>
              <w:ind w:firstLine="0"/>
              <w:jc w:val="center"/>
              <w:rPr>
                <w:lang w:val="en-US"/>
              </w:rPr>
            </w:pPr>
            <w:r>
              <w:rPr>
                <w:lang w:val="en-US"/>
              </w:rPr>
              <w:t>100</w:t>
            </w:r>
          </w:p>
        </w:tc>
        <w:tc>
          <w:tcPr>
            <w:tcW w:w="4528" w:type="dxa"/>
          </w:tcPr>
          <w:p w14:paraId="204476E1" w14:textId="77777777" w:rsidR="007723C3" w:rsidRDefault="007723C3" w:rsidP="00444348">
            <w:pPr>
              <w:pStyle w:val="1Para"/>
              <w:ind w:firstLine="0"/>
              <w:jc w:val="center"/>
              <w:rPr>
                <w:lang w:val="en-US"/>
              </w:rPr>
            </w:pPr>
            <w:r>
              <w:rPr>
                <w:lang w:val="en-US"/>
              </w:rPr>
              <w:t>Continue</w:t>
            </w:r>
          </w:p>
        </w:tc>
      </w:tr>
      <w:tr w:rsidR="007723C3" w14:paraId="0D986D67" w14:textId="77777777" w:rsidTr="00965841">
        <w:trPr>
          <w:jc w:val="center"/>
        </w:trPr>
        <w:tc>
          <w:tcPr>
            <w:tcW w:w="4128" w:type="dxa"/>
          </w:tcPr>
          <w:p w14:paraId="4EC8BA11" w14:textId="77777777" w:rsidR="007723C3" w:rsidRDefault="007723C3" w:rsidP="00444348">
            <w:pPr>
              <w:pStyle w:val="1Para"/>
              <w:ind w:firstLine="0"/>
              <w:jc w:val="center"/>
              <w:rPr>
                <w:lang w:val="en-US"/>
              </w:rPr>
            </w:pPr>
            <w:r>
              <w:rPr>
                <w:lang w:val="en-US"/>
              </w:rPr>
              <w:t>200</w:t>
            </w:r>
          </w:p>
        </w:tc>
        <w:tc>
          <w:tcPr>
            <w:tcW w:w="4528" w:type="dxa"/>
          </w:tcPr>
          <w:p w14:paraId="0597049B" w14:textId="77777777" w:rsidR="007723C3" w:rsidRDefault="007723C3" w:rsidP="00444348">
            <w:pPr>
              <w:pStyle w:val="1Para"/>
              <w:ind w:firstLine="0"/>
              <w:jc w:val="center"/>
              <w:rPr>
                <w:lang w:val="en-US"/>
              </w:rPr>
            </w:pPr>
            <w:r>
              <w:rPr>
                <w:lang w:val="en-US"/>
              </w:rPr>
              <w:t>OK</w:t>
            </w:r>
          </w:p>
        </w:tc>
      </w:tr>
      <w:tr w:rsidR="007723C3" w14:paraId="2A6BBBF5" w14:textId="77777777" w:rsidTr="00965841">
        <w:trPr>
          <w:jc w:val="center"/>
        </w:trPr>
        <w:tc>
          <w:tcPr>
            <w:tcW w:w="4128" w:type="dxa"/>
          </w:tcPr>
          <w:p w14:paraId="2BA9B9A6" w14:textId="77777777" w:rsidR="007723C3" w:rsidRDefault="007723C3" w:rsidP="00444348">
            <w:pPr>
              <w:pStyle w:val="1Para"/>
              <w:ind w:firstLine="0"/>
              <w:jc w:val="center"/>
              <w:rPr>
                <w:lang w:val="en-US"/>
              </w:rPr>
            </w:pPr>
            <w:r>
              <w:rPr>
                <w:lang w:val="en-US"/>
              </w:rPr>
              <w:t>201</w:t>
            </w:r>
          </w:p>
        </w:tc>
        <w:tc>
          <w:tcPr>
            <w:tcW w:w="4528" w:type="dxa"/>
          </w:tcPr>
          <w:p w14:paraId="2943D5BF" w14:textId="77777777" w:rsidR="007723C3" w:rsidRDefault="007723C3" w:rsidP="00444348">
            <w:pPr>
              <w:pStyle w:val="1Para"/>
              <w:ind w:firstLine="0"/>
              <w:jc w:val="center"/>
              <w:rPr>
                <w:lang w:val="en-US"/>
              </w:rPr>
            </w:pPr>
            <w:r>
              <w:rPr>
                <w:lang w:val="en-US"/>
              </w:rPr>
              <w:t>Created</w:t>
            </w:r>
          </w:p>
        </w:tc>
      </w:tr>
      <w:tr w:rsidR="007723C3" w14:paraId="4E253CD1" w14:textId="77777777" w:rsidTr="00965841">
        <w:trPr>
          <w:jc w:val="center"/>
        </w:trPr>
        <w:tc>
          <w:tcPr>
            <w:tcW w:w="4128" w:type="dxa"/>
          </w:tcPr>
          <w:p w14:paraId="021668FE" w14:textId="77777777" w:rsidR="007723C3" w:rsidRDefault="007723C3" w:rsidP="00444348">
            <w:pPr>
              <w:pStyle w:val="1Para"/>
              <w:ind w:firstLine="0"/>
              <w:jc w:val="center"/>
              <w:rPr>
                <w:lang w:val="en-US"/>
              </w:rPr>
            </w:pPr>
            <w:r>
              <w:rPr>
                <w:lang w:val="en-US"/>
              </w:rPr>
              <w:t>202</w:t>
            </w:r>
          </w:p>
        </w:tc>
        <w:tc>
          <w:tcPr>
            <w:tcW w:w="4528" w:type="dxa"/>
          </w:tcPr>
          <w:p w14:paraId="30C69A96" w14:textId="77777777" w:rsidR="007723C3" w:rsidRDefault="007723C3" w:rsidP="00444348">
            <w:pPr>
              <w:pStyle w:val="1Para"/>
              <w:ind w:firstLine="0"/>
              <w:jc w:val="center"/>
              <w:rPr>
                <w:lang w:val="en-US"/>
              </w:rPr>
            </w:pPr>
            <w:r>
              <w:rPr>
                <w:lang w:val="en-US"/>
              </w:rPr>
              <w:t>Accepted</w:t>
            </w:r>
          </w:p>
        </w:tc>
      </w:tr>
      <w:tr w:rsidR="007723C3" w14:paraId="0B7E35F2" w14:textId="77777777" w:rsidTr="00965841">
        <w:trPr>
          <w:jc w:val="center"/>
        </w:trPr>
        <w:tc>
          <w:tcPr>
            <w:tcW w:w="4128" w:type="dxa"/>
          </w:tcPr>
          <w:p w14:paraId="059B03FB" w14:textId="77777777" w:rsidR="007723C3" w:rsidRDefault="007723C3" w:rsidP="00444348">
            <w:pPr>
              <w:pStyle w:val="1Para"/>
              <w:ind w:firstLine="0"/>
              <w:jc w:val="center"/>
              <w:rPr>
                <w:lang w:val="en-US"/>
              </w:rPr>
            </w:pPr>
            <w:r>
              <w:rPr>
                <w:lang w:val="en-US"/>
              </w:rPr>
              <w:t>400</w:t>
            </w:r>
          </w:p>
        </w:tc>
        <w:tc>
          <w:tcPr>
            <w:tcW w:w="4528" w:type="dxa"/>
          </w:tcPr>
          <w:p w14:paraId="26F476CC" w14:textId="77777777" w:rsidR="007723C3" w:rsidRDefault="007723C3" w:rsidP="00444348">
            <w:pPr>
              <w:pStyle w:val="1Para"/>
              <w:ind w:firstLine="0"/>
              <w:jc w:val="center"/>
              <w:rPr>
                <w:lang w:val="en-US"/>
              </w:rPr>
            </w:pPr>
            <w:r>
              <w:rPr>
                <w:lang w:val="en-US"/>
              </w:rPr>
              <w:t>Bad Request</w:t>
            </w:r>
          </w:p>
        </w:tc>
      </w:tr>
      <w:tr w:rsidR="007723C3" w14:paraId="201BDF36" w14:textId="77777777" w:rsidTr="00965841">
        <w:trPr>
          <w:jc w:val="center"/>
        </w:trPr>
        <w:tc>
          <w:tcPr>
            <w:tcW w:w="4128" w:type="dxa"/>
          </w:tcPr>
          <w:p w14:paraId="03E8437C" w14:textId="77777777" w:rsidR="007723C3" w:rsidRDefault="007723C3" w:rsidP="00444348">
            <w:pPr>
              <w:pStyle w:val="1Para"/>
              <w:ind w:firstLine="0"/>
              <w:jc w:val="center"/>
              <w:rPr>
                <w:lang w:val="en-US"/>
              </w:rPr>
            </w:pPr>
            <w:r>
              <w:rPr>
                <w:lang w:val="en-US"/>
              </w:rPr>
              <w:t>404</w:t>
            </w:r>
          </w:p>
        </w:tc>
        <w:tc>
          <w:tcPr>
            <w:tcW w:w="4528" w:type="dxa"/>
          </w:tcPr>
          <w:p w14:paraId="007192DD" w14:textId="77777777" w:rsidR="007723C3" w:rsidRDefault="007723C3" w:rsidP="00444348">
            <w:pPr>
              <w:pStyle w:val="1Para"/>
              <w:ind w:firstLine="0"/>
              <w:jc w:val="center"/>
              <w:rPr>
                <w:lang w:val="en-US"/>
              </w:rPr>
            </w:pPr>
            <w:r>
              <w:rPr>
                <w:lang w:val="en-US"/>
              </w:rPr>
              <w:t>Not Found</w:t>
            </w:r>
          </w:p>
        </w:tc>
      </w:tr>
      <w:tr w:rsidR="007723C3" w14:paraId="199183ED" w14:textId="77777777" w:rsidTr="00965841">
        <w:trPr>
          <w:jc w:val="center"/>
        </w:trPr>
        <w:tc>
          <w:tcPr>
            <w:tcW w:w="4128" w:type="dxa"/>
          </w:tcPr>
          <w:p w14:paraId="684ED390" w14:textId="77777777" w:rsidR="007723C3" w:rsidRDefault="007723C3" w:rsidP="00444348">
            <w:pPr>
              <w:pStyle w:val="1Para"/>
              <w:ind w:firstLine="0"/>
              <w:jc w:val="center"/>
              <w:rPr>
                <w:lang w:val="en-US"/>
              </w:rPr>
            </w:pPr>
            <w:r>
              <w:rPr>
                <w:lang w:val="en-US"/>
              </w:rPr>
              <w:t>500</w:t>
            </w:r>
          </w:p>
        </w:tc>
        <w:tc>
          <w:tcPr>
            <w:tcW w:w="4528" w:type="dxa"/>
          </w:tcPr>
          <w:p w14:paraId="33172274" w14:textId="77777777" w:rsidR="007723C3" w:rsidRDefault="007723C3" w:rsidP="00444348">
            <w:pPr>
              <w:pStyle w:val="1Para"/>
              <w:ind w:firstLine="0"/>
              <w:jc w:val="center"/>
              <w:rPr>
                <w:lang w:val="en-US"/>
              </w:rPr>
            </w:pPr>
            <w:r>
              <w:rPr>
                <w:lang w:val="en-US"/>
              </w:rPr>
              <w:t>Internal Server Error</w:t>
            </w:r>
          </w:p>
        </w:tc>
      </w:tr>
    </w:tbl>
    <w:p w14:paraId="71A1A0E1" w14:textId="77777777" w:rsidR="007723C3" w:rsidRDefault="007723C3" w:rsidP="007723C3">
      <w:pPr>
        <w:pStyle w:val="1Para"/>
        <w:ind w:firstLine="0"/>
        <w:rPr>
          <w:lang w:val="en-US"/>
        </w:rPr>
      </w:pPr>
    </w:p>
    <w:p w14:paraId="60A25152" w14:textId="25B2E609" w:rsidR="00E833FF" w:rsidRDefault="00E833FF" w:rsidP="007723C3">
      <w:pPr>
        <w:pStyle w:val="1Para"/>
        <w:ind w:left="720"/>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 xml:space="preserve">method returns the response from the URL that is provided as a parameter. The function proceeds if the URL can be reached by checking the status code of the response method. </w:t>
      </w:r>
    </w:p>
    <w:tbl>
      <w:tblPr>
        <w:tblStyle w:val="TableGrid"/>
        <w:tblW w:w="8426" w:type="dxa"/>
        <w:tblInd w:w="663" w:type="dxa"/>
        <w:tblLook w:val="04A0" w:firstRow="1" w:lastRow="0" w:firstColumn="1" w:lastColumn="0" w:noHBand="0" w:noVBand="1"/>
      </w:tblPr>
      <w:tblGrid>
        <w:gridCol w:w="8426"/>
      </w:tblGrid>
      <w:tr w:rsidR="007723C3" w14:paraId="75F72F41" w14:textId="77777777" w:rsidTr="007723C3">
        <w:tc>
          <w:tcPr>
            <w:tcW w:w="842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ef file_download(file_url):</w:t>
            </w:r>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type: (object) -&gt; object</w:t>
            </w:r>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ownloads file from the server</w:t>
            </w:r>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param file_url: url to the file to be downloaded</w:t>
            </w:r>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Either the downloaded file or False</w:t>
            </w:r>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w:t>
            </w:r>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local_filename = file_url.split('/')[-1]</w:t>
            </w:r>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 = requests.get(file_url, stream=True)</w:t>
            </w:r>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if r.status_code == 200:</w:t>
            </w:r>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if chunk:</w:t>
            </w:r>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lastRenderedPageBreak/>
              <w:t xml:space="preserve">                f.write(chunk)</w:t>
            </w:r>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flush()</w:t>
            </w:r>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return local_filename</w:t>
            </w:r>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0</w:t>
            </w:r>
          </w:p>
        </w:tc>
      </w:tr>
    </w:tbl>
    <w:p w14:paraId="36120691" w14:textId="77777777" w:rsidR="00C7184C" w:rsidRDefault="00C7184C" w:rsidP="007723C3">
      <w:pPr>
        <w:spacing w:after="160" w:line="259" w:lineRule="auto"/>
        <w:ind w:left="720"/>
      </w:pPr>
    </w:p>
    <w:p w14:paraId="65336D8E" w14:textId="77777777" w:rsidR="00657A7F" w:rsidRDefault="00657A7F" w:rsidP="007723C3">
      <w:pPr>
        <w:spacing w:after="160" w:line="259" w:lineRule="auto"/>
        <w:ind w:left="720"/>
      </w:pPr>
    </w:p>
    <w:p w14:paraId="18AB5B3E" w14:textId="7FDD8E7B" w:rsidR="00657A7F" w:rsidRDefault="00657A7F" w:rsidP="00657A7F">
      <w:pPr>
        <w:pStyle w:val="Heading5"/>
        <w:numPr>
          <w:ilvl w:val="0"/>
          <w:numId w:val="0"/>
        </w:numPr>
        <w:ind w:left="720"/>
      </w:pPr>
      <w:r>
        <w:t>“test.</w:t>
      </w:r>
      <w:r w:rsidRPr="00F77B9A">
        <w:t>py</w:t>
      </w:r>
      <w:r>
        <w:t>” module</w:t>
      </w:r>
    </w:p>
    <w:p w14:paraId="4B0E2341" w14:textId="6AA3A502" w:rsidR="00607D5F" w:rsidRDefault="00657A7F" w:rsidP="008E680A">
      <w:pPr>
        <w:pStyle w:val="1Para"/>
        <w:ind w:left="720"/>
      </w:pPr>
      <w:r>
        <w:t xml:space="preserve">Test.py module imports </w:t>
      </w:r>
      <w:r w:rsidR="008E680A">
        <w:rPr>
          <w:rFonts w:ascii="Consolas" w:hAnsi="Consolas" w:cs="Courier New"/>
          <w:noProof/>
          <w:color w:val="242729"/>
          <w:szCs w:val="24"/>
          <w:bdr w:val="none" w:sz="0" w:space="0" w:color="auto" w:frame="1"/>
          <w:shd w:val="clear" w:color="auto" w:fill="EFF0F1"/>
          <w:lang w:val="en-GB" w:eastAsia="en-GB"/>
        </w:rPr>
        <w:t>TestCase</w:t>
      </w:r>
      <w:r w:rsidR="008E680A">
        <w:rPr>
          <w:lang w:val="en-US"/>
        </w:rPr>
        <w:t xml:space="preserve"> </w:t>
      </w:r>
      <w:r w:rsidR="008E680A">
        <w:t xml:space="preserve">from </w:t>
      </w:r>
      <w:proofErr w:type="gramStart"/>
      <w:r w:rsidR="008E680A">
        <w:rPr>
          <w:rFonts w:ascii="Consolas" w:hAnsi="Consolas" w:cs="Courier New"/>
          <w:noProof/>
          <w:color w:val="242729"/>
          <w:szCs w:val="24"/>
          <w:bdr w:val="none" w:sz="0" w:space="0" w:color="auto" w:frame="1"/>
          <w:shd w:val="clear" w:color="auto" w:fill="EFF0F1"/>
          <w:lang w:val="en-GB" w:eastAsia="en-GB"/>
        </w:rPr>
        <w:t>unittest</w:t>
      </w:r>
      <w:r w:rsidR="008E680A">
        <w:t xml:space="preserve">  library</w:t>
      </w:r>
      <w:proofErr w:type="gramEnd"/>
      <w:r w:rsidR="008E680A">
        <w:t xml:space="preserve"> that comes standard with Python. The function definitions found in </w:t>
      </w:r>
      <w:r w:rsidR="008E680A">
        <w:rPr>
          <w:i/>
        </w:rPr>
        <w:t>test.py</w:t>
      </w:r>
      <w:r w:rsidR="008E680A">
        <w:t xml:space="preserve"> module runs the unit test on some major functions used in </w:t>
      </w:r>
      <w:r w:rsidR="008E680A">
        <w:rPr>
          <w:i/>
        </w:rPr>
        <w:t>Testrek</w:t>
      </w:r>
      <w:r w:rsidR="008E680A">
        <w:t xml:space="preserve">. Running these tests can guarantee that the functions related to downloading the files, found in the </w:t>
      </w:r>
      <w:r w:rsidR="008E680A">
        <w:rPr>
          <w:i/>
        </w:rPr>
        <w:t>scrapper.py</w:t>
      </w:r>
      <w:r w:rsidR="008E680A">
        <w:t xml:space="preserve"> module are running as expected and can connect to the server to download the answers files.</w:t>
      </w:r>
    </w:p>
    <w:p w14:paraId="06F7C740" w14:textId="59258876" w:rsidR="008E680A" w:rsidRDefault="006E3D5A" w:rsidP="008E680A">
      <w:pPr>
        <w:pStyle w:val="1Para"/>
        <w:ind w:left="720"/>
      </w:pPr>
      <w:r>
        <w:t xml:space="preserve">An example of how the unit tests are approached can be found in the snippet below. When run, </w:t>
      </w:r>
      <w:proofErr w:type="gramStart"/>
      <w:r>
        <w:t xml:space="preserve">the  </w:t>
      </w:r>
      <w:r w:rsidRPr="006E3D5A">
        <w:rPr>
          <w:rFonts w:ascii="Consolas" w:hAnsi="Consolas" w:cs="Courier New"/>
          <w:noProof/>
          <w:color w:val="242729"/>
          <w:szCs w:val="24"/>
          <w:bdr w:val="none" w:sz="0" w:space="0" w:color="auto" w:frame="1"/>
          <w:shd w:val="clear" w:color="auto" w:fill="EFF0F1"/>
          <w:lang w:val="en-GB" w:eastAsia="en-GB"/>
        </w:rPr>
        <w:t>TestDocxFileDownload</w:t>
      </w:r>
      <w:proofErr w:type="gramEnd"/>
      <w:r>
        <w:t xml:space="preserve"> function mimics the normal working of application by downloading a test file from public_html folder of server file system which is publically accessible and then </w:t>
      </w:r>
      <w:r w:rsidRPr="006E3D5A">
        <w:rPr>
          <w:rFonts w:ascii="Consolas" w:hAnsi="Consolas" w:cs="Courier New"/>
          <w:noProof/>
          <w:color w:val="242729"/>
          <w:szCs w:val="24"/>
          <w:bdr w:val="none" w:sz="0" w:space="0" w:color="auto" w:frame="1"/>
          <w:shd w:val="clear" w:color="auto" w:fill="EFF0F1"/>
          <w:lang w:val="en-GB" w:eastAsia="en-GB"/>
        </w:rPr>
        <w:t>self.assertIs</w:t>
      </w:r>
      <w:r w:rsidRPr="006E3D5A">
        <w:t xml:space="preserve"> </w:t>
      </w:r>
      <w:r>
        <w:t xml:space="preserve">is used to verify that the downloaded files </w:t>
      </w:r>
      <w:r w:rsidR="000D14A0">
        <w:t>exists</w:t>
      </w:r>
      <w:r>
        <w:t xml:space="preserve"> in the </w:t>
      </w:r>
      <w:r w:rsidR="000D14A0">
        <w:rPr>
          <w:i/>
        </w:rPr>
        <w:t>Testrek</w:t>
      </w:r>
      <w:r w:rsidR="000D14A0">
        <w:t xml:space="preserve"> root directory.</w:t>
      </w:r>
    </w:p>
    <w:tbl>
      <w:tblPr>
        <w:tblStyle w:val="TableGrid"/>
        <w:tblW w:w="0" w:type="auto"/>
        <w:tblInd w:w="700" w:type="dxa"/>
        <w:tblLook w:val="04A0" w:firstRow="1" w:lastRow="0" w:firstColumn="1" w:lastColumn="0" w:noHBand="0" w:noVBand="1"/>
      </w:tblPr>
      <w:tblGrid>
        <w:gridCol w:w="8356"/>
      </w:tblGrid>
      <w:tr w:rsidR="000D14A0" w14:paraId="69D25C3A" w14:textId="77777777" w:rsidTr="000D14A0">
        <w:tc>
          <w:tcPr>
            <w:tcW w:w="8356" w:type="dxa"/>
          </w:tcPr>
          <w:p w14:paraId="7E23E0D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unittest import TestCase</w:t>
            </w:r>
          </w:p>
          <w:p w14:paraId="4175EF8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scrapper import file_download, filenames_from_html</w:t>
            </w:r>
          </w:p>
          <w:p w14:paraId="6472C9E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plagiarism import *</w:t>
            </w:r>
          </w:p>
          <w:p w14:paraId="4513C30E" w14:textId="22B8CE82"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import os</w:t>
            </w:r>
          </w:p>
          <w:p w14:paraId="222EDCA9" w14:textId="77777777"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7E6FE19D"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class TestDocxFileDownload(TestCase):</w:t>
            </w:r>
          </w:p>
          <w:p w14:paraId="252F3062"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1E5FEC41"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Modify the url parameters to the file_download to test.</w:t>
            </w:r>
          </w:p>
          <w:p w14:paraId="60F74C7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Use url to the file for the user account to which you have access.</w:t>
            </w:r>
          </w:p>
          <w:p w14:paraId="7A175A01" w14:textId="4E198BC4"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6CE4DF15"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234F1940"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BASE_DIR = os.getcwd()</w:t>
            </w:r>
          </w:p>
          <w:p w14:paraId="2C8860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06D8B3B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def test(self):</w:t>
            </w:r>
          </w:p>
          <w:p w14:paraId="4273AF7A"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base_dir = os.getcwd()</w:t>
            </w:r>
          </w:p>
          <w:p w14:paraId="6B1FAB0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lastRenderedPageBreak/>
              <w:t xml:space="preserve">    if os.path.isfile("test.docx"):</w:t>
            </w:r>
          </w:p>
          <w:p w14:paraId="38F1A9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os.remove(os.path.join(base_dir, "test.docx"))</w:t>
            </w:r>
          </w:p>
          <w:p w14:paraId="29EE37E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else:</w:t>
            </w:r>
          </w:p>
          <w:p w14:paraId="32E361E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file_download("http://users.fs.cvut.cz/~tandoaks/test.docx")</w:t>
            </w:r>
          </w:p>
          <w:p w14:paraId="0DEA1FCB" w14:textId="32FDCFCC" w:rsidR="000D14A0" w:rsidRPr="000D14A0" w:rsidRDefault="000D14A0" w:rsidP="000D14A0">
            <w:pPr>
              <w:pStyle w:val="HTMLPreformatted"/>
              <w:shd w:val="clear" w:color="auto" w:fill="EFF0F1"/>
              <w:textAlignment w:val="baseline"/>
              <w:rPr>
                <w:rFonts w:ascii="Consolas" w:hAnsi="Consolas"/>
                <w:color w:val="242729"/>
              </w:rPr>
            </w:pPr>
            <w:r w:rsidRPr="000D14A0">
              <w:rPr>
                <w:rStyle w:val="HTMLCode"/>
                <w:rFonts w:ascii="Consolas" w:hAnsi="Consolas"/>
                <w:noProof/>
                <w:color w:val="242729"/>
                <w:sz w:val="24"/>
                <w:szCs w:val="24"/>
                <w:bdr w:val="none" w:sz="0" w:space="0" w:color="auto" w:frame="1"/>
                <w:shd w:val="clear" w:color="auto" w:fill="EFF0F1"/>
              </w:rPr>
              <w:t xml:space="preserve">        self.assertIs(True, os.path.isfile("test.docx"))</w:t>
            </w:r>
          </w:p>
        </w:tc>
      </w:tr>
    </w:tbl>
    <w:p w14:paraId="5C909A3D" w14:textId="77777777" w:rsidR="000D14A0" w:rsidRDefault="000D14A0" w:rsidP="000D14A0">
      <w:pPr>
        <w:pStyle w:val="1Para"/>
        <w:rPr>
          <w:sz w:val="24"/>
          <w:lang w:val="en-US"/>
        </w:rPr>
      </w:pPr>
    </w:p>
    <w:p w14:paraId="45920629" w14:textId="1556848D" w:rsidR="00483393" w:rsidRDefault="00483393" w:rsidP="00483393">
      <w:pPr>
        <w:pStyle w:val="Heading5"/>
        <w:numPr>
          <w:ilvl w:val="0"/>
          <w:numId w:val="0"/>
        </w:numPr>
        <w:ind w:left="720"/>
      </w:pPr>
      <w:r>
        <w:t>“RUN.</w:t>
      </w:r>
      <w:r w:rsidRPr="00F77B9A">
        <w:t>py</w:t>
      </w:r>
      <w:r>
        <w:t>” module</w:t>
      </w:r>
    </w:p>
    <w:p w14:paraId="164DE68A" w14:textId="0A6583AA" w:rsidR="00483393" w:rsidRDefault="00483393" w:rsidP="00483393">
      <w:pPr>
        <w:pStyle w:val="1Para"/>
        <w:ind w:left="720"/>
      </w:pPr>
      <w:r>
        <w:rPr>
          <w:i/>
        </w:rPr>
        <w:t>RUN.py</w:t>
      </w:r>
      <w:r>
        <w:t xml:space="preserve"> module serves as a main entry point to the </w:t>
      </w:r>
      <w:r>
        <w:rPr>
          <w:i/>
        </w:rPr>
        <w:t>Testrek</w:t>
      </w:r>
      <w:r>
        <w:t xml:space="preserve"> application. It joins together all the functionality of </w:t>
      </w:r>
      <w:r>
        <w:rPr>
          <w:i/>
        </w:rPr>
        <w:t xml:space="preserve">Testrek </w:t>
      </w:r>
      <w:r>
        <w:t xml:space="preserve">defined in other modules described above. </w:t>
      </w:r>
      <w:r w:rsidR="007D37DF">
        <w:t xml:space="preserve">This module consists of </w:t>
      </w:r>
      <w:r w:rsidR="007D37DF">
        <w:rPr>
          <w:rFonts w:ascii="Consolas" w:hAnsi="Consolas" w:cs="Courier New"/>
          <w:noProof/>
          <w:color w:val="242729"/>
          <w:szCs w:val="24"/>
          <w:bdr w:val="none" w:sz="0" w:space="0" w:color="auto" w:frame="1"/>
          <w:shd w:val="clear" w:color="auto" w:fill="EFF0F1"/>
          <w:lang w:val="en-GB" w:eastAsia="en-GB"/>
        </w:rPr>
        <w:t>main</w:t>
      </w:r>
      <w:r w:rsidR="004A723B">
        <w:t xml:space="preserve"> method under which most of the logic</w:t>
      </w:r>
      <w:r w:rsidR="007D37DF">
        <w:t xml:space="preserve"> </w:t>
      </w:r>
      <w:r w:rsidR="00061FDE">
        <w:t xml:space="preserve">of </w:t>
      </w:r>
      <w:r w:rsidR="00061FDE" w:rsidRPr="00061FDE">
        <w:rPr>
          <w:i/>
        </w:rPr>
        <w:t>Testrek</w:t>
      </w:r>
      <w:r w:rsidR="004A723B">
        <w:t xml:space="preserve"> lives</w:t>
      </w:r>
      <w:r w:rsidR="007D37DF">
        <w:t xml:space="preserve">. </w:t>
      </w:r>
      <w:bookmarkStart w:id="22" w:name="_GoBack"/>
      <w:bookmarkEnd w:id="22"/>
    </w:p>
    <w:p w14:paraId="004B4A44" w14:textId="636CB505" w:rsidR="00965841" w:rsidRDefault="00965841">
      <w:pPr>
        <w:spacing w:after="160" w:line="259" w:lineRule="auto"/>
        <w:rPr>
          <w:rFonts w:ascii="Times New Roman" w:hAnsi="Times New Roman"/>
          <w:i/>
          <w:sz w:val="28"/>
          <w:lang w:val="en-CA"/>
        </w:rPr>
      </w:pPr>
      <w:r>
        <w:rPr>
          <w:i/>
        </w:rPr>
        <w:br w:type="page"/>
      </w:r>
    </w:p>
    <w:p w14:paraId="5C696200" w14:textId="266BF87B" w:rsidR="00965841" w:rsidRDefault="00965841" w:rsidP="00965841">
      <w:pPr>
        <w:pStyle w:val="Heading1"/>
      </w:pPr>
      <w:bookmarkStart w:id="23" w:name="_Toc485323997"/>
      <w:r>
        <w:lastRenderedPageBreak/>
        <w:t>Conclusion</w:t>
      </w:r>
      <w:bookmarkEnd w:id="23"/>
    </w:p>
    <w:p w14:paraId="6C843180" w14:textId="5170974F" w:rsidR="00965841" w:rsidRPr="00B55302" w:rsidRDefault="00965841" w:rsidP="00B55302">
      <w:pPr>
        <w:pStyle w:val="1Para"/>
        <w:rPr>
          <w:lang w:val="en-US"/>
        </w:rPr>
      </w:pPr>
      <w:r>
        <w:t>The aim of</w:t>
      </w:r>
      <w:r w:rsidR="0012404F">
        <w:t xml:space="preserve"> this thes</w:t>
      </w:r>
      <w:r w:rsidR="00C57235">
        <w:t xml:space="preserve">is was to design a feasible way to automate the examination process for the </w:t>
      </w:r>
      <w:r w:rsidR="00C57235" w:rsidRPr="0012378F">
        <w:rPr>
          <w:i/>
        </w:rPr>
        <w:t>Computer Support for Study</w:t>
      </w:r>
      <w:r w:rsidR="00C57235">
        <w:t xml:space="preserve"> subject, taught at the Faculty of Mechanical Engineering at Czech Technical University.</w:t>
      </w:r>
      <w:r w:rsidR="00D9294A">
        <w:t xml:space="preserve"> </w:t>
      </w:r>
      <w:r w:rsidR="001C60A8">
        <w:t>From the among the e</w:t>
      </w:r>
      <w:r w:rsidR="00C57235">
        <w:t xml:space="preserve">xisting </w:t>
      </w:r>
      <w:r w:rsidR="0012378F">
        <w:t xml:space="preserve">software </w:t>
      </w:r>
      <w:r w:rsidR="001C60A8">
        <w:t xml:space="preserve">technologies available in CVUT, </w:t>
      </w:r>
      <w:r w:rsidR="001C60A8">
        <w:rPr>
          <w:i/>
        </w:rPr>
        <w:t>Moodle</w:t>
      </w:r>
      <w:r w:rsidR="00C57235">
        <w:t xml:space="preserve"> </w:t>
      </w:r>
      <w:r w:rsidR="001C60A8">
        <w:t>qualified</w:t>
      </w:r>
      <w:r w:rsidR="00C57235">
        <w:t xml:space="preserve"> the most to </w:t>
      </w:r>
      <w:r w:rsidR="00092F59">
        <w:t>handle</w:t>
      </w:r>
      <w:r w:rsidR="001C60A8">
        <w:t xml:space="preserve"> such an </w:t>
      </w:r>
      <w:r w:rsidR="0012378F">
        <w:t>implementation of automation</w:t>
      </w:r>
      <w:r w:rsidR="001C60A8">
        <w:t>. B</w:t>
      </w:r>
      <w:r w:rsidR="0012378F">
        <w:t xml:space="preserve">ut it </w:t>
      </w:r>
      <w:r w:rsidR="00092F59">
        <w:t xml:space="preserve">was concluded based on the reasons provided in the </w:t>
      </w:r>
      <w:r w:rsidR="001C60A8">
        <w:t xml:space="preserve">introduction that it will be not be efficient to design and implement this automation in </w:t>
      </w:r>
      <w:proofErr w:type="spellStart"/>
      <w:r w:rsidR="001C60A8" w:rsidRPr="001C60A8">
        <w:rPr>
          <w:i/>
        </w:rPr>
        <w:t>moodle</w:t>
      </w:r>
      <w:proofErr w:type="spellEnd"/>
      <w:r w:rsidR="001C60A8">
        <w:t>.</w:t>
      </w:r>
      <w:r w:rsidR="00B55302">
        <w:t xml:space="preserve"> Based on the analysis of the current examination process, two solutions are proposed</w:t>
      </w:r>
      <w:r w:rsidR="00444348">
        <w:t xml:space="preserve"> in Chapter 3</w:t>
      </w:r>
      <w:r w:rsidR="00B55302">
        <w:t xml:space="preserve">, of which one is developed as </w:t>
      </w:r>
      <w:r w:rsidR="00444348">
        <w:t xml:space="preserve">a </w:t>
      </w:r>
      <w:r w:rsidR="00B55302">
        <w:t>part of this thesis.</w:t>
      </w:r>
    </w:p>
    <w:p w14:paraId="7649AA2F" w14:textId="42CF387C" w:rsidR="001C60A8" w:rsidRDefault="001C60A8" w:rsidP="00C57235">
      <w:pPr>
        <w:pStyle w:val="1Para"/>
      </w:pPr>
      <w:r>
        <w:rPr>
          <w:i/>
        </w:rPr>
        <w:t>Testrek</w:t>
      </w:r>
      <w:r>
        <w:t xml:space="preserve"> applicatio</w:t>
      </w:r>
      <w:r w:rsidR="00B55302">
        <w:t xml:space="preserve">n written in Python </w:t>
      </w:r>
      <w:r>
        <w:t xml:space="preserve">has been designed in accordance to the scope set in the thesis requirements. It downloads the files answer files from each test takers’ </w:t>
      </w:r>
      <w:r w:rsidRPr="001C60A8">
        <w:rPr>
          <w:i/>
        </w:rPr>
        <w:t>public_html</w:t>
      </w:r>
      <w:r>
        <w:rPr>
          <w:i/>
        </w:rPr>
        <w:t xml:space="preserve"> </w:t>
      </w:r>
      <w:r>
        <w:t xml:space="preserve">folder to the local machine and runs a plagiarism check on each task file from test taker against every other. Additionally, the application is made very dynamic and can be used in </w:t>
      </w:r>
      <w:r w:rsidR="0003083C">
        <w:t xml:space="preserve">other similar examinations too. </w:t>
      </w:r>
      <w:r w:rsidR="0003083C">
        <w:rPr>
          <w:i/>
        </w:rPr>
        <w:t>Testrek</w:t>
      </w:r>
      <w:r w:rsidR="0003083C">
        <w:t xml:space="preserve"> also deals with several exceptions that may occur during the runtime, which gives the user an opportunity to easily debug the application if the need be. It also satisfies the need for platform independency as it can run on most major platforms as far as Python 2.7 is installed on that machine.</w:t>
      </w:r>
    </w:p>
    <w:p w14:paraId="6B02173C" w14:textId="71288C0B" w:rsidR="0003083C" w:rsidRDefault="0003083C" w:rsidP="00C57235">
      <w:pPr>
        <w:pStyle w:val="1Para"/>
      </w:pPr>
      <w:r>
        <w:rPr>
          <w:i/>
        </w:rPr>
        <w:t xml:space="preserve">Testrek </w:t>
      </w:r>
      <w:r>
        <w:t xml:space="preserve">provides the user with a </w:t>
      </w:r>
      <w:proofErr w:type="spellStart"/>
      <w:r>
        <w:t>config</w:t>
      </w:r>
      <w:proofErr w:type="spellEnd"/>
      <w:r>
        <w:t xml:space="preserve"> file where they can modify several settings based on the requirements of the situati</w:t>
      </w:r>
      <w:r w:rsidR="00B55302">
        <w:t>on. After every run, it outputs:</w:t>
      </w:r>
      <w:r>
        <w:t xml:space="preserve"> answer files from test takers, a download success report in csv format and a plagiarism check report in html format</w:t>
      </w:r>
      <w:r w:rsidR="00B55302">
        <w:t>.</w:t>
      </w:r>
    </w:p>
    <w:p w14:paraId="676997E6" w14:textId="2796EA89" w:rsidR="00444348" w:rsidRDefault="00444348" w:rsidP="00C57235">
      <w:pPr>
        <w:pStyle w:val="1Para"/>
      </w:pPr>
      <w:r>
        <w:t xml:space="preserve">Examination process analysis and proposals, that can be found in chapter 2 and 3 respectively, can serve for further research on standardizing and automating the parts of the examination process which are not included in the scope of this </w:t>
      </w:r>
      <w:r>
        <w:lastRenderedPageBreak/>
        <w:t>thesis. In fact, an even better</w:t>
      </w:r>
      <w:r w:rsidR="00903F25">
        <w:t xml:space="preserve"> and robust</w:t>
      </w:r>
      <w:r>
        <w:t xml:space="preserve"> solution can be developed using Django but it will require</w:t>
      </w:r>
      <w:r w:rsidR="00903F25">
        <w:t xml:space="preserve"> much more resources, time and eventually maintenance.</w:t>
      </w:r>
    </w:p>
    <w:p w14:paraId="5498F1D6" w14:textId="5FF2A496" w:rsidR="000F7EA6" w:rsidRDefault="00607D5F" w:rsidP="00607D5F">
      <w:pPr>
        <w:pStyle w:val="Heading1NoNumber"/>
      </w:pPr>
      <w:bookmarkStart w:id="24" w:name="_Toc485323998"/>
      <w:r>
        <w:lastRenderedPageBreak/>
        <w:t>A</w:t>
      </w:r>
      <w:r w:rsidR="00D72FB3">
        <w:t>ppendix</w:t>
      </w:r>
      <w:r>
        <w:tab/>
      </w:r>
      <w:r>
        <w:br/>
      </w:r>
      <w:r>
        <w:br/>
      </w:r>
      <w:r w:rsidR="000F7EA6">
        <w:t>Testrek Application</w:t>
      </w:r>
      <w:bookmarkEnd w:id="24"/>
    </w:p>
    <w:p w14:paraId="29C0AE7C" w14:textId="30F8B30F" w:rsidR="000F7EA6" w:rsidRDefault="003B51CB" w:rsidP="000F7EA6">
      <w:pPr>
        <w:pStyle w:val="1Para"/>
      </w:pPr>
      <w:r>
        <w:rPr>
          <w:noProof/>
          <w:lang w:val="en-GB" w:eastAsia="en-GB"/>
        </w:rPr>
        <w:drawing>
          <wp:anchor distT="0" distB="0" distL="114300" distR="114300" simplePos="0" relativeHeight="251677696" behindDoc="0" locked="0" layoutInCell="1" allowOverlap="1" wp14:anchorId="1CDDE626" wp14:editId="32B59BE7">
            <wp:simplePos x="0" y="0"/>
            <wp:positionH relativeFrom="margin">
              <wp:posOffset>3321685</wp:posOffset>
            </wp:positionH>
            <wp:positionV relativeFrom="margin">
              <wp:posOffset>2646045</wp:posOffset>
            </wp:positionV>
            <wp:extent cx="2590800" cy="2247900"/>
            <wp:effectExtent l="0" t="0" r="0" b="1270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7-06-15 at 15.24.27.png"/>
                    <pic:cNvPicPr/>
                  </pic:nvPicPr>
                  <pic:blipFill>
                    <a:blip r:embed="rId21">
                      <a:extLst>
                        <a:ext uri="{28A0092B-C50C-407E-A947-70E740481C1C}">
                          <a14:useLocalDpi xmlns:a14="http://schemas.microsoft.com/office/drawing/2010/main" val="0"/>
                        </a:ext>
                      </a:extLst>
                    </a:blip>
                    <a:stretch>
                      <a:fillRect/>
                    </a:stretch>
                  </pic:blipFill>
                  <pic:spPr>
                    <a:xfrm>
                      <a:off x="0" y="0"/>
                      <a:ext cx="2590800" cy="2247900"/>
                    </a:xfrm>
                    <a:prstGeom prst="rect">
                      <a:avLst/>
                    </a:prstGeom>
                  </pic:spPr>
                </pic:pic>
              </a:graphicData>
            </a:graphic>
          </wp:anchor>
        </w:drawing>
      </w:r>
      <w:r w:rsidR="000F7EA6">
        <w:t xml:space="preserve">The attached zip file </w:t>
      </w:r>
      <w:r>
        <w:t xml:space="preserve">below </w:t>
      </w:r>
      <w:r w:rsidR="000F7EA6">
        <w:t xml:space="preserve">contains the </w:t>
      </w:r>
      <w:r w:rsidR="000F7EA6">
        <w:rPr>
          <w:i/>
        </w:rPr>
        <w:t>Testrek</w:t>
      </w:r>
      <w:r w:rsidR="000F7EA6">
        <w:t xml:space="preserve"> Application. One can download and unzip the folder anywhere on a machine running Linux, Mac or Windows with Python 2.7 installed, and use RUN.py file in the directory to run the application. No installation of any kind is required as far as </w:t>
      </w:r>
      <w:r w:rsidR="000F7EA6">
        <w:rPr>
          <w:i/>
        </w:rPr>
        <w:t>Testrek</w:t>
      </w:r>
      <w:r w:rsidR="000F7EA6">
        <w:t xml:space="preserve"> as an application is concerned.</w:t>
      </w:r>
    </w:p>
    <w:p w14:paraId="721D5F5E" w14:textId="6D5B6670" w:rsidR="000F7EA6" w:rsidRPr="000F7EA6" w:rsidRDefault="000F7EA6" w:rsidP="007A30A9">
      <w:pPr>
        <w:pStyle w:val="1Para"/>
      </w:pPr>
      <w:r>
        <w:t>The application directory has the following structure and these python modules should not be moved, deleted or modified without prior knowledge of the working of this application.</w:t>
      </w:r>
      <w:r w:rsidR="003B51CB">
        <w:t xml:space="preserve"> A text file containing the usernames of all the test takers can be stored anywhere on the computer.</w:t>
      </w:r>
    </w:p>
    <w:p w14:paraId="5F368B0E" w14:textId="0A827B5B" w:rsidR="00607D5F" w:rsidRDefault="00A878E0" w:rsidP="00607D5F">
      <w:pPr>
        <w:pStyle w:val="Heading1NoNumber"/>
      </w:pPr>
      <w:bookmarkStart w:id="25" w:name="_Toc485323999"/>
      <w:r>
        <w:lastRenderedPageBreak/>
        <w:t xml:space="preserve">Download Success </w:t>
      </w:r>
      <w:r w:rsidR="00FF7C7A">
        <w:t>Report</w:t>
      </w:r>
      <w:bookmarkEnd w:id="25"/>
    </w:p>
    <w:p w14:paraId="4A8175BF" w14:textId="0CBC0F8F" w:rsidR="00607D5F" w:rsidRDefault="00A878E0" w:rsidP="00607D5F">
      <w:pPr>
        <w:pStyle w:val="1Para"/>
      </w:pPr>
      <w:r>
        <w:t>The “Report”</w:t>
      </w:r>
      <w:r w:rsidR="00FF7C7A">
        <w:t xml:space="preserve"> </w:t>
      </w:r>
      <w:r>
        <w:t>folder</w:t>
      </w:r>
      <w:r w:rsidR="00FF7C7A">
        <w:t xml:space="preserve"> is</w:t>
      </w:r>
      <w:r>
        <w:t xml:space="preserve"> created </w:t>
      </w:r>
      <w:r w:rsidR="004251E8">
        <w:t>after</w:t>
      </w:r>
      <w:r>
        <w:t xml:space="preserve"> running </w:t>
      </w:r>
      <w:r>
        <w:rPr>
          <w:i/>
        </w:rPr>
        <w:t>Testrek</w:t>
      </w:r>
      <w:r w:rsidR="00FF7C7A">
        <w:rPr>
          <w:i/>
        </w:rPr>
        <w:t>,</w:t>
      </w:r>
      <w:r>
        <w:t xml:space="preserve"> </w:t>
      </w:r>
      <w:r w:rsidR="00FF7C7A">
        <w:t>stores the download success report</w:t>
      </w:r>
      <w:r w:rsidR="004251E8">
        <w:t xml:space="preserve"> (in CSV format)</w:t>
      </w:r>
      <w:r w:rsidR="00FF7C7A">
        <w:t xml:space="preserve"> under the Report folder </w:t>
      </w:r>
      <w:r w:rsidR="004251E8">
        <w:t xml:space="preserve">with </w:t>
      </w:r>
      <w:r w:rsidR="00FF7C7A">
        <w:t xml:space="preserve">specific date and time stamp. One </w:t>
      </w:r>
      <w:r w:rsidR="004251E8">
        <w:t xml:space="preserve">success </w:t>
      </w:r>
      <w:r w:rsidR="00FF7C7A">
        <w:t>report file</w:t>
      </w:r>
      <w:r w:rsidR="004251E8">
        <w:t xml:space="preserve"> is generated on</w:t>
      </w:r>
      <w:r w:rsidR="00FF7C7A">
        <w:t xml:space="preserve"> every run. The report contains the following columns:</w:t>
      </w:r>
    </w:p>
    <w:p w14:paraId="09101A55" w14:textId="3218CBDE" w:rsidR="00FF7C7A" w:rsidRDefault="00FF7C7A" w:rsidP="00FF7C7A">
      <w:pPr>
        <w:pStyle w:val="1Para"/>
        <w:numPr>
          <w:ilvl w:val="0"/>
          <w:numId w:val="15"/>
        </w:numPr>
      </w:pPr>
      <w:r>
        <w:rPr>
          <w:b/>
        </w:rPr>
        <w:t>Test Taker</w:t>
      </w:r>
      <w:r>
        <w:t>: Test takers name</w:t>
      </w:r>
    </w:p>
    <w:p w14:paraId="55BC410F" w14:textId="75BB9E53" w:rsidR="00FF7C7A" w:rsidRDefault="00FF7C7A" w:rsidP="00FF7C7A">
      <w:pPr>
        <w:pStyle w:val="1Para"/>
        <w:numPr>
          <w:ilvl w:val="0"/>
          <w:numId w:val="15"/>
        </w:numPr>
      </w:pPr>
      <w:r>
        <w:rPr>
          <w:b/>
        </w:rPr>
        <w:t>Tasks</w:t>
      </w:r>
      <w:r>
        <w:t>: Task number</w:t>
      </w:r>
    </w:p>
    <w:p w14:paraId="6C3D6F7C" w14:textId="409535C7" w:rsidR="00FF7C7A" w:rsidRDefault="00FF7C7A" w:rsidP="00FF7C7A">
      <w:pPr>
        <w:pStyle w:val="1Para"/>
        <w:numPr>
          <w:ilvl w:val="0"/>
          <w:numId w:val="15"/>
        </w:numPr>
      </w:pPr>
      <w:r>
        <w:rPr>
          <w:b/>
        </w:rPr>
        <w:t>Status</w:t>
      </w:r>
      <w:r>
        <w:t>: Status of file download</w:t>
      </w:r>
    </w:p>
    <w:p w14:paraId="373CEE2F" w14:textId="173E52BB" w:rsidR="00FF7C7A" w:rsidRDefault="00FF7C7A" w:rsidP="00FF7C7A">
      <w:pPr>
        <w:pStyle w:val="1Para"/>
        <w:numPr>
          <w:ilvl w:val="0"/>
          <w:numId w:val="15"/>
        </w:numPr>
      </w:pPr>
      <w:r>
        <w:rPr>
          <w:b/>
        </w:rPr>
        <w:t>File Name</w:t>
      </w:r>
      <w:r>
        <w:t xml:space="preserve">: Name of the downloaded file for that </w:t>
      </w:r>
      <w:proofErr w:type="gramStart"/>
      <w:r>
        <w:t>particular task</w:t>
      </w:r>
      <w:proofErr w:type="gramEnd"/>
    </w:p>
    <w:p w14:paraId="039C1E2D" w14:textId="6F7CBB21" w:rsidR="00FF7C7A" w:rsidRDefault="00FF7C7A" w:rsidP="00FF7C7A">
      <w:pPr>
        <w:pStyle w:val="1Para"/>
        <w:ind w:left="720" w:firstLine="0"/>
      </w:pPr>
      <w:r>
        <w:t>There can be three possible statuses:</w:t>
      </w:r>
    </w:p>
    <w:p w14:paraId="4CF8941E" w14:textId="69E5089B" w:rsidR="00FF7C7A" w:rsidRPr="00FF7C7A" w:rsidRDefault="00FF7C7A" w:rsidP="00FF7C7A">
      <w:pPr>
        <w:pStyle w:val="1Para"/>
        <w:numPr>
          <w:ilvl w:val="0"/>
          <w:numId w:val="16"/>
        </w:numPr>
        <w:rPr>
          <w:b/>
        </w:rPr>
      </w:pPr>
      <w:r w:rsidRPr="00FF7C7A">
        <w:rPr>
          <w:b/>
        </w:rPr>
        <w:t>Files successfully downloaded</w:t>
      </w:r>
      <w:r>
        <w:t xml:space="preserve">: File has been successfully downloaded and stored under respective </w:t>
      </w:r>
      <w:r w:rsidRPr="00FF7C7A">
        <w:rPr>
          <w:i/>
        </w:rPr>
        <w:t>Answers</w:t>
      </w:r>
      <w:r>
        <w:t xml:space="preserve"> folder.</w:t>
      </w:r>
    </w:p>
    <w:p w14:paraId="2326AE95" w14:textId="3799B484" w:rsidR="00FF7C7A" w:rsidRPr="00FF7C7A" w:rsidRDefault="00FF7C7A" w:rsidP="00FF7C7A">
      <w:pPr>
        <w:pStyle w:val="1Para"/>
        <w:numPr>
          <w:ilvl w:val="0"/>
          <w:numId w:val="16"/>
        </w:numPr>
        <w:rPr>
          <w:b/>
        </w:rPr>
      </w:pPr>
      <w:r w:rsidRPr="00FF7C7A">
        <w:rPr>
          <w:b/>
        </w:rPr>
        <w:t xml:space="preserve">Can't access </w:t>
      </w:r>
      <w:proofErr w:type="spellStart"/>
      <w:r w:rsidRPr="00FF7C7A">
        <w:rPr>
          <w:b/>
        </w:rPr>
        <w:t>url</w:t>
      </w:r>
      <w:proofErr w:type="spellEnd"/>
      <w:r w:rsidRPr="00FF7C7A">
        <w:rPr>
          <w:b/>
        </w:rPr>
        <w:t xml:space="preserve"> or user folder not found</w:t>
      </w:r>
      <w:r>
        <w:t>: The file download has failed either because the user does not access for access to the server file location (i.e. public_html) is denied.</w:t>
      </w:r>
    </w:p>
    <w:p w14:paraId="4A70A9FF" w14:textId="72A79D7F" w:rsidR="00607D5F" w:rsidRPr="00786371" w:rsidRDefault="00FF7C7A" w:rsidP="004251E8">
      <w:pPr>
        <w:pStyle w:val="1Para"/>
        <w:numPr>
          <w:ilvl w:val="0"/>
          <w:numId w:val="16"/>
        </w:numPr>
        <w:rPr>
          <w:b/>
        </w:rPr>
      </w:pPr>
      <w:r>
        <w:rPr>
          <w:b/>
        </w:rPr>
        <w:t>Folder named Task#</w:t>
      </w:r>
      <w:r w:rsidRPr="00FF7C7A">
        <w:rPr>
          <w:b/>
        </w:rPr>
        <w:t xml:space="preserve"> not found</w:t>
      </w:r>
      <w:r>
        <w:t xml:space="preserve">: Student folder can be accessed but a </w:t>
      </w:r>
      <w:proofErr w:type="gramStart"/>
      <w:r>
        <w:t>particular task</w:t>
      </w:r>
      <w:proofErr w:type="gramEnd"/>
      <w:r>
        <w:t xml:space="preserve"> folder cannot be found under public_html.</w:t>
      </w:r>
    </w:p>
    <w:p w14:paraId="60508405" w14:textId="77777777" w:rsidR="00786371" w:rsidRDefault="00786371" w:rsidP="00786371">
      <w:pPr>
        <w:pStyle w:val="1Para"/>
        <w:rPr>
          <w:b/>
        </w:rPr>
      </w:pPr>
    </w:p>
    <w:p w14:paraId="0BE5A38A" w14:textId="77777777" w:rsidR="00786371" w:rsidRDefault="00786371" w:rsidP="00786371">
      <w:pPr>
        <w:pStyle w:val="1Para"/>
        <w:rPr>
          <w:b/>
        </w:rPr>
      </w:pPr>
    </w:p>
    <w:p w14:paraId="03BF91F2" w14:textId="77777777" w:rsidR="00786371" w:rsidRDefault="00786371" w:rsidP="00786371">
      <w:pPr>
        <w:pStyle w:val="1Para"/>
        <w:rPr>
          <w:b/>
        </w:rPr>
      </w:pPr>
    </w:p>
    <w:p w14:paraId="674E95DA" w14:textId="77777777" w:rsidR="00786371" w:rsidRDefault="00786371" w:rsidP="00786371">
      <w:pPr>
        <w:pStyle w:val="1Para"/>
        <w:rPr>
          <w:b/>
        </w:rPr>
      </w:pPr>
    </w:p>
    <w:p w14:paraId="4CD7BB17" w14:textId="10DEB2D1" w:rsidR="00786371" w:rsidRPr="00786371" w:rsidRDefault="00786371" w:rsidP="00786371">
      <w:pPr>
        <w:pStyle w:val="1Para"/>
      </w:pPr>
      <w:r>
        <w:lastRenderedPageBreak/>
        <w:t>An example of download report file can be seen below.</w:t>
      </w:r>
    </w:p>
    <w:p w14:paraId="73C5CC60" w14:textId="4A02E415" w:rsidR="000F7EA6" w:rsidRDefault="00786371" w:rsidP="00786371">
      <w:pPr>
        <w:pStyle w:val="1Para"/>
        <w:ind w:firstLine="0"/>
      </w:pPr>
      <w:r>
        <w:rPr>
          <w:noProof/>
          <w:lang w:val="en-GB" w:eastAsia="en-GB"/>
        </w:rPr>
        <w:drawing>
          <wp:inline distT="0" distB="0" distL="0" distR="0" wp14:anchorId="6BF4CDEC" wp14:editId="44CBFA5C">
            <wp:extent cx="5756910" cy="4462145"/>
            <wp:effectExtent l="0" t="0" r="889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7-06-15 at 15.52.37.png"/>
                    <pic:cNvPicPr/>
                  </pic:nvPicPr>
                  <pic:blipFill>
                    <a:blip r:embed="rId22">
                      <a:extLst>
                        <a:ext uri="{28A0092B-C50C-407E-A947-70E740481C1C}">
                          <a14:useLocalDpi xmlns:a14="http://schemas.microsoft.com/office/drawing/2010/main" val="0"/>
                        </a:ext>
                      </a:extLst>
                    </a:blip>
                    <a:stretch>
                      <a:fillRect/>
                    </a:stretch>
                  </pic:blipFill>
                  <pic:spPr>
                    <a:xfrm>
                      <a:off x="0" y="0"/>
                      <a:ext cx="5756910" cy="4462145"/>
                    </a:xfrm>
                    <a:prstGeom prst="rect">
                      <a:avLst/>
                    </a:prstGeom>
                  </pic:spPr>
                </pic:pic>
              </a:graphicData>
            </a:graphic>
          </wp:inline>
        </w:drawing>
      </w:r>
    </w:p>
    <w:p w14:paraId="063E6A1A" w14:textId="77777777" w:rsidR="000F7EA6" w:rsidRDefault="000F7EA6" w:rsidP="004251E8">
      <w:pPr>
        <w:pStyle w:val="1Para"/>
      </w:pPr>
    </w:p>
    <w:p w14:paraId="35679AC3" w14:textId="77777777" w:rsidR="004251E8" w:rsidRDefault="004251E8" w:rsidP="004251E8">
      <w:pPr>
        <w:pStyle w:val="1Para"/>
      </w:pPr>
    </w:p>
    <w:p w14:paraId="68BAD9D0" w14:textId="6D52BDC2" w:rsidR="003B51CB" w:rsidRDefault="003B51CB" w:rsidP="003B51CB">
      <w:pPr>
        <w:pStyle w:val="Heading1NoNumber"/>
      </w:pPr>
      <w:bookmarkStart w:id="26" w:name="_Toc485324000"/>
      <w:r>
        <w:lastRenderedPageBreak/>
        <w:t>Plagiarism Check Report</w:t>
      </w:r>
      <w:bookmarkEnd w:id="26"/>
    </w:p>
    <w:p w14:paraId="5F00D1D4" w14:textId="5D010FE3" w:rsidR="00786371" w:rsidRDefault="003B51CB" w:rsidP="00786371">
      <w:pPr>
        <w:pStyle w:val="1Para"/>
      </w:pPr>
      <w:r>
        <w:t xml:space="preserve">Plagiarism check report is stored in the application root directory and is overwritten each time the </w:t>
      </w:r>
      <w:r>
        <w:rPr>
          <w:i/>
        </w:rPr>
        <w:t>Testrek</w:t>
      </w:r>
      <w:r>
        <w:t xml:space="preserve"> is run. The plagiarism check report is</w:t>
      </w:r>
      <w:r w:rsidR="0013449B">
        <w:t xml:space="preserve"> generated in the html file format. The</w:t>
      </w:r>
      <w:r w:rsidR="00786371">
        <w:t xml:space="preserve"> cells with</w:t>
      </w:r>
      <w:r w:rsidR="0013449B">
        <w:t xml:space="preserve"> red color</w:t>
      </w:r>
      <w:r w:rsidR="00786371">
        <w:t xml:space="preserve"> in the table highlight that there is that similarity between files are over 80%. A screenshot of the plagiarism check report can be seen below.</w:t>
      </w:r>
    </w:p>
    <w:p w14:paraId="44BE8BAC" w14:textId="711A3690" w:rsidR="00786371" w:rsidRPr="00786371" w:rsidRDefault="00786371" w:rsidP="00786371">
      <w:pPr>
        <w:pStyle w:val="1Para"/>
        <w:ind w:firstLine="0"/>
      </w:pPr>
      <w:r>
        <w:rPr>
          <w:noProof/>
          <w:lang w:val="en-GB" w:eastAsia="en-GB"/>
        </w:rPr>
        <w:drawing>
          <wp:inline distT="0" distB="0" distL="0" distR="0" wp14:anchorId="15AC2674" wp14:editId="682DD675">
            <wp:extent cx="5756910" cy="274447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7-06-15 at 15.51.54.png"/>
                    <pic:cNvPicPr/>
                  </pic:nvPicPr>
                  <pic:blipFill>
                    <a:blip r:embed="rId23">
                      <a:extLst>
                        <a:ext uri="{28A0092B-C50C-407E-A947-70E740481C1C}">
                          <a14:useLocalDpi xmlns:a14="http://schemas.microsoft.com/office/drawing/2010/main" val="0"/>
                        </a:ext>
                      </a:extLst>
                    </a:blip>
                    <a:stretch>
                      <a:fillRect/>
                    </a:stretch>
                  </pic:blipFill>
                  <pic:spPr>
                    <a:xfrm>
                      <a:off x="0" y="0"/>
                      <a:ext cx="5756910" cy="2744470"/>
                    </a:xfrm>
                    <a:prstGeom prst="rect">
                      <a:avLst/>
                    </a:prstGeom>
                  </pic:spPr>
                </pic:pic>
              </a:graphicData>
            </a:graphic>
          </wp:inline>
        </w:drawing>
      </w:r>
    </w:p>
    <w:p w14:paraId="750E3D7E" w14:textId="203EBCEC" w:rsidR="0037374B" w:rsidRPr="0037374B" w:rsidRDefault="008D70D8" w:rsidP="0037374B">
      <w:pPr>
        <w:pStyle w:val="Heading1NoNumber"/>
      </w:pPr>
      <w:bookmarkStart w:id="27" w:name="_Toc485324001"/>
      <w:r>
        <w:lastRenderedPageBreak/>
        <w:t>Reference</w:t>
      </w:r>
      <w:r w:rsidR="0037374B">
        <w:t>s</w:t>
      </w:r>
      <w:bookmarkEnd w:id="27"/>
    </w:p>
    <w:sectPr w:rsidR="0037374B" w:rsidRPr="0037374B" w:rsidSect="00806B5F">
      <w:footerReference w:type="default" r:id="rId24"/>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CE931D" w14:textId="77777777" w:rsidR="006644C9" w:rsidRDefault="006644C9" w:rsidP="00A542EF">
      <w:pPr>
        <w:spacing w:after="0" w:line="240" w:lineRule="auto"/>
      </w:pPr>
      <w:r>
        <w:separator/>
      </w:r>
    </w:p>
  </w:endnote>
  <w:endnote w:type="continuationSeparator" w:id="0">
    <w:p w14:paraId="599F98B1" w14:textId="77777777" w:rsidR="006644C9" w:rsidRDefault="006644C9" w:rsidP="00A542EF">
      <w:pPr>
        <w:spacing w:after="0" w:line="240" w:lineRule="auto"/>
      </w:pPr>
      <w:r>
        <w:continuationSeparator/>
      </w:r>
    </w:p>
  </w:endnote>
  <w:endnote w:id="1">
    <w:p w14:paraId="58A2B23C" w14:textId="4917A2E2" w:rsidR="00444348" w:rsidRDefault="00444348">
      <w:pPr>
        <w:pStyle w:val="EndnoteText"/>
      </w:pPr>
      <w:r>
        <w:rPr>
          <w:rStyle w:val="EndnoteReference"/>
        </w:rPr>
        <w:endnoteRef/>
      </w:r>
      <w:r>
        <w:t xml:space="preserve"> </w:t>
      </w:r>
      <w:r>
        <w:fldChar w:fldCharType="begin"/>
      </w:r>
      <w:r>
        <w:instrText xml:space="preserve"> ADDIN ZOTERO_ITEM CSL_CITATION {"citationID":"QmkKxqpd","properties":{"formattedCitation":"{\\rtf ({\\i{}Recursion (computer science)} 2017)}","plainCitation":"(Recursion (computer science) 2017)"},"citationItems":[{"id":66,"uris":["http://zotero.org/users/local/NrHIhgJV/items/NDX9MI99"],"uri":["http://zotero.org/users/local/NrHIhgJV/items/NDX9MI99"],"itemData":{"id":66,"type":"entry-encyclopedia","title":"Recursion (computer science)","container-title":"Wikipedia","source":"Wikipedia","abstract":"Recursion in computer science is a method where the solution to a problem depends on solutions to smaller instances of the same problem (as opposed to iteration). The approach can be applied to many types of problems, and recursion is one of the central ideas of computer science.\n\n\"The power of recursion evidently lies in the possibility of defining an infinite set of objects by a finite statement. In the same manner, an infinite number of computations can be described by a finite recursive program, even if this program contains no explicit repetitions.\"\n\nMost computer programming languages support recursion by allowing a function to call itself within the program text. Some functional programming languages do not define any looping constructs but rely solely on recursion to repeatedly call code. Computability theory proves that these recursive-only languages are Turing complete; they are as computationally powerful as Turing complete imperative languages, meaning they can solve the same kinds of problems as imperative languages even without iterative control structures such as “while” and “for”.","URL":"https://en.wikipedia.org/w/index.php?title=Recursion_(computer_science)&amp;oldid=774631392","note":"Page Version ID: 774631392","language":"en","issued":{"date-parts":[["2017",4,9]]}}}],"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Recursion (computer science)</w:t>
      </w:r>
      <w:r w:rsidRPr="00627AF2">
        <w:rPr>
          <w:rFonts w:eastAsia="Times New Roman" w:cs="Times New Roman"/>
        </w:rPr>
        <w:t xml:space="preserve"> 2017)</w:t>
      </w:r>
      <w:r>
        <w:fldChar w:fldCharType="end"/>
      </w:r>
    </w:p>
  </w:endnote>
  <w:endnote w:id="2">
    <w:p w14:paraId="1F38911B" w14:textId="4E0529BB" w:rsidR="00444348" w:rsidRDefault="00444348"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i{}\\uc0\\u268{}VUT v Praze, Fakulta strojn\\uc0\\u237{}: Log in to the site} [no date])}","plainCitation":"(ČVUT v Praze, Fakulta strojní: Log in to the site [no da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 xml:space="preserve">ČVUT v </w:t>
      </w:r>
      <w:proofErr w:type="spellStart"/>
      <w:r w:rsidRPr="00627AF2">
        <w:rPr>
          <w:rFonts w:eastAsia="Times New Roman" w:cs="Times New Roman"/>
          <w:i/>
          <w:iCs/>
        </w:rPr>
        <w:t>Praze</w:t>
      </w:r>
      <w:proofErr w:type="spellEnd"/>
      <w:r w:rsidRPr="00627AF2">
        <w:rPr>
          <w:rFonts w:eastAsia="Times New Roman" w:cs="Times New Roman"/>
          <w:i/>
          <w:iCs/>
        </w:rPr>
        <w:t xml:space="preserve">, </w:t>
      </w:r>
      <w:proofErr w:type="spellStart"/>
      <w:r w:rsidRPr="00627AF2">
        <w:rPr>
          <w:rFonts w:eastAsia="Times New Roman" w:cs="Times New Roman"/>
          <w:i/>
          <w:iCs/>
        </w:rPr>
        <w:t>Fakulta</w:t>
      </w:r>
      <w:proofErr w:type="spellEnd"/>
      <w:r w:rsidRPr="00627AF2">
        <w:rPr>
          <w:rFonts w:eastAsia="Times New Roman" w:cs="Times New Roman"/>
          <w:i/>
          <w:iCs/>
        </w:rPr>
        <w:t xml:space="preserve"> </w:t>
      </w:r>
      <w:proofErr w:type="spellStart"/>
      <w:r w:rsidRPr="00627AF2">
        <w:rPr>
          <w:rFonts w:eastAsia="Times New Roman" w:cs="Times New Roman"/>
          <w:i/>
          <w:iCs/>
        </w:rPr>
        <w:t>strojní</w:t>
      </w:r>
      <w:proofErr w:type="spellEnd"/>
      <w:r w:rsidRPr="00627AF2">
        <w:rPr>
          <w:rFonts w:eastAsia="Times New Roman" w:cs="Times New Roman"/>
          <w:i/>
          <w:iCs/>
        </w:rPr>
        <w:t>: Log in to the site</w:t>
      </w:r>
      <w:r w:rsidRPr="00627AF2">
        <w:rPr>
          <w:rFonts w:eastAsia="Times New Roman" w:cs="Times New Roman"/>
        </w:rPr>
        <w:t>)</w:t>
      </w:r>
      <w:r>
        <w:fldChar w:fldCharType="end"/>
      </w:r>
    </w:p>
  </w:endnote>
  <w:endnote w:id="3">
    <w:p w14:paraId="7E26C16F" w14:textId="4C3D9E00" w:rsidR="00444348" w:rsidRDefault="00444348">
      <w:pPr>
        <w:pStyle w:val="EndnoteText"/>
      </w:pPr>
      <w:r>
        <w:rPr>
          <w:rStyle w:val="EndnoteReference"/>
        </w:rPr>
        <w:endnoteRef/>
      </w:r>
      <w:r>
        <w:t xml:space="preserve"> </w:t>
      </w:r>
      <w:r>
        <w:fldChar w:fldCharType="begin"/>
      </w:r>
      <w:r>
        <w:instrText xml:space="preserve"> ADDIN ZOTERO_ITEM CSL_CITATION {"citationID":"ug377VPR","properties":{"formattedCitation":"{\\rtf ({\\i{}PyCharm} [no date])}","plainCitation":"(PyCharm [no date])"},"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627AF2">
        <w:rPr>
          <w:rFonts w:eastAsia="Times New Roman" w:cs="Times New Roman"/>
        </w:rPr>
        <w:t>(</w:t>
      </w:r>
      <w:proofErr w:type="spellStart"/>
      <w:r w:rsidRPr="00627AF2">
        <w:rPr>
          <w:rFonts w:eastAsia="Times New Roman" w:cs="Times New Roman"/>
          <w:i/>
          <w:iCs/>
        </w:rPr>
        <w:t>PyCharm</w:t>
      </w:r>
      <w:proofErr w:type="spellEnd"/>
      <w:r w:rsidRPr="00627AF2">
        <w:rPr>
          <w:rFonts w:eastAsia="Times New Roman" w:cs="Times New Roman"/>
        </w:rPr>
        <w:t>)</w:t>
      </w:r>
      <w:r>
        <w:fldChar w:fldCharType="end"/>
      </w:r>
    </w:p>
  </w:endnote>
  <w:endnote w:id="4">
    <w:p w14:paraId="7B3FF21C" w14:textId="33A877A5" w:rsidR="00444348" w:rsidRDefault="00444348">
      <w:pPr>
        <w:pStyle w:val="EndnoteText"/>
      </w:pPr>
      <w:r>
        <w:rPr>
          <w:rStyle w:val="EndnoteReference"/>
        </w:rPr>
        <w:endnoteRef/>
      </w:r>
      <w:r>
        <w:t xml:space="preserve"> </w:t>
      </w:r>
      <w:r>
        <w:fldChar w:fldCharType="begin"/>
      </w:r>
      <w:r>
        <w:instrText xml:space="preserve"> ADDIN ZOTERO_ITEM CSL_CITATION {"citationID":"EWYCoMFp","properties":{"formattedCitation":"(Nowell Strite 20:50:44 UTC)","plainCitation":"(Nowell Strite 20:50:44 UTC)"},"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Pr>
          <w:rFonts w:eastAsia="Times New Roman" w:cs="Times New Roman"/>
        </w:rPr>
        <w:t>(</w:t>
      </w:r>
      <w:proofErr w:type="spellStart"/>
      <w:r>
        <w:rPr>
          <w:rFonts w:eastAsia="Times New Roman" w:cs="Times New Roman"/>
        </w:rPr>
        <w:t>Nowell</w:t>
      </w:r>
      <w:proofErr w:type="spellEnd"/>
      <w:r>
        <w:rPr>
          <w:rFonts w:eastAsia="Times New Roman" w:cs="Times New Roman"/>
        </w:rPr>
        <w:t xml:space="preserve"> </w:t>
      </w:r>
      <w:proofErr w:type="spellStart"/>
      <w:r>
        <w:rPr>
          <w:rFonts w:eastAsia="Times New Roman" w:cs="Times New Roman"/>
        </w:rPr>
        <w:t>Strite</w:t>
      </w:r>
      <w:proofErr w:type="spellEnd"/>
      <w:r>
        <w:rPr>
          <w:rFonts w:eastAsia="Times New Roman" w:cs="Times New Roman"/>
        </w:rPr>
        <w:t xml:space="preserve"> 20:50:44 UTC)</w:t>
      </w:r>
      <w:r>
        <w:fldChar w:fldCharType="end"/>
      </w:r>
    </w:p>
  </w:endnote>
  <w:endnote w:id="5">
    <w:p w14:paraId="17824C38" w14:textId="4593BFD3" w:rsidR="00444348" w:rsidRDefault="00444348">
      <w:pPr>
        <w:pStyle w:val="EndnoteText"/>
      </w:pPr>
      <w:r>
        <w:rPr>
          <w:rStyle w:val="EndnoteReference"/>
        </w:rPr>
        <w:endnoteRef/>
      </w:r>
      <w:r>
        <w:t xml:space="preserve"> </w:t>
      </w:r>
      <w:r>
        <w:fldChar w:fldCharType="begin"/>
      </w:r>
      <w:r>
        <w:instrText xml:space="preserve"> ADDIN ZOTERO_ITEM CSL_CITATION {"citationID":"63x48Ela","properties":{"formattedCitation":"(tutorialspoint.com [no date])","plainCitation":"(tutorialspoint.com [no date])"},"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Pr>
          <w:rFonts w:eastAsia="Times New Roman" w:cs="Times New Roman"/>
        </w:rPr>
        <w:t>(tutorialspoint.com)</w:t>
      </w:r>
      <w:r>
        <w:fldChar w:fldCharType="end"/>
      </w:r>
    </w:p>
  </w:endnote>
  <w:endnote w:id="6">
    <w:p w14:paraId="1AEE36B2" w14:textId="1D594E7E" w:rsidR="00444348" w:rsidRDefault="00444348">
      <w:pPr>
        <w:pStyle w:val="EndnoteText"/>
      </w:pPr>
      <w:r>
        <w:rPr>
          <w:rStyle w:val="EndnoteReference"/>
        </w:rPr>
        <w:endnoteRef/>
      </w:r>
      <w:r>
        <w:t xml:space="preserve"> </w:t>
      </w:r>
      <w:r>
        <w:fldChar w:fldCharType="begin"/>
      </w:r>
      <w:r>
        <w:instrText xml:space="preserve"> ADDIN ZOTERO_ITEM CSL_CITATION {"citationID":"mHZWp5OB","properties":{"formattedCitation":"{\\rtf ({\\i{}Learn Python the Hard Way} [no date])}","plainCitation":"(Learn Python the Hard Way [no date])"},"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Learn Python the Hard Way</w:t>
      </w:r>
      <w:r w:rsidRPr="00627AF2">
        <w:rPr>
          <w:rFonts w:eastAsia="Times New Roman" w:cs="Times New Roman"/>
        </w:rPr>
        <w:t>)</w:t>
      </w:r>
      <w:r>
        <w:fldChar w:fldCharType="end"/>
      </w:r>
    </w:p>
  </w:endnote>
  <w:endnote w:id="7">
    <w:p w14:paraId="783DBD21" w14:textId="0624EE1A" w:rsidR="00444348" w:rsidRDefault="00444348">
      <w:pPr>
        <w:pStyle w:val="EndnoteText"/>
      </w:pPr>
      <w:r>
        <w:rPr>
          <w:rStyle w:val="EndnoteReference"/>
        </w:rPr>
        <w:endnoteRef/>
      </w:r>
      <w:r>
        <w:t xml:space="preserve"> </w:t>
      </w:r>
      <w:r>
        <w:fldChar w:fldCharType="begin"/>
      </w:r>
      <w:r>
        <w:instrText xml:space="preserve"> ADDIN ZOTERO_ITEM CSL_CITATION {"citationID":"Rk667XNa","properties":{"formattedCitation":"{\\rtf ({\\i{}PyPI - the Python Package Index\\uc0\\u8239{}: Python Package Index} [no date])}","plainCitation":"(PyPI - the Python Package Index : Python Package Index [no date])"},"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627AF2">
        <w:rPr>
          <w:rFonts w:eastAsia="Times New Roman" w:cs="Times New Roman"/>
        </w:rPr>
        <w:t>(</w:t>
      </w:r>
      <w:proofErr w:type="spellStart"/>
      <w:r w:rsidRPr="00627AF2">
        <w:rPr>
          <w:rFonts w:eastAsia="Times New Roman" w:cs="Times New Roman"/>
          <w:i/>
          <w:iCs/>
        </w:rPr>
        <w:t>PyPI</w:t>
      </w:r>
      <w:proofErr w:type="spellEnd"/>
      <w:r w:rsidRPr="00627AF2">
        <w:rPr>
          <w:rFonts w:eastAsia="Times New Roman" w:cs="Times New Roman"/>
          <w:i/>
          <w:iCs/>
        </w:rPr>
        <w:t xml:space="preserve"> - the Python Package </w:t>
      </w:r>
      <w:proofErr w:type="gramStart"/>
      <w:r w:rsidRPr="00627AF2">
        <w:rPr>
          <w:rFonts w:eastAsia="Times New Roman" w:cs="Times New Roman"/>
          <w:i/>
          <w:iCs/>
        </w:rPr>
        <w:t>Index :</w:t>
      </w:r>
      <w:proofErr w:type="gramEnd"/>
      <w:r w:rsidRPr="00627AF2">
        <w:rPr>
          <w:rFonts w:eastAsia="Times New Roman" w:cs="Times New Roman"/>
          <w:i/>
          <w:iCs/>
        </w:rPr>
        <w:t xml:space="preserve"> Python Package Index</w:t>
      </w:r>
      <w:r w:rsidRPr="00627AF2">
        <w:rPr>
          <w:rFonts w:eastAsia="Times New Roman" w:cs="Times New Roman"/>
        </w:rPr>
        <w:t>)</w:t>
      </w:r>
      <w:r>
        <w:fldChar w:fldCharType="end"/>
      </w:r>
    </w:p>
  </w:endnote>
  <w:endnote w:id="8">
    <w:p w14:paraId="1ECF3A72" w14:textId="51CF0302" w:rsidR="00444348" w:rsidRDefault="00444348">
      <w:pPr>
        <w:pStyle w:val="EndnoteText"/>
      </w:pPr>
      <w:r>
        <w:rPr>
          <w:rStyle w:val="EndnoteReference"/>
        </w:rPr>
        <w:endnoteRef/>
      </w:r>
      <w:r>
        <w:t xml:space="preserve"> </w:t>
      </w:r>
      <w:r>
        <w:fldChar w:fldCharType="begin"/>
      </w:r>
      <w:r>
        <w:instrText xml:space="preserve"> ADDIN ZOTERO_ITEM CSL_CITATION {"citationID":"zz06F0Fo","properties":{"formattedCitation":"{\\rtf ({\\i{}Requests: HTTP for Humans \\uc0\\u8212{} Requests 2.17.3 documentation} [no date])}","plainCitation":"(Requests: HTTP for Humans — Requests 2.17.3 documentation [no date])"},"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Requests: HTTP for Humans — Requests 2.17.3 documentation</w:t>
      </w:r>
      <w:r w:rsidRPr="00627AF2">
        <w:rPr>
          <w:rFonts w:eastAsia="Times New Roman" w:cs="Times New Roman"/>
        </w:rPr>
        <w:t>)</w:t>
      </w:r>
      <w:r>
        <w:fldChar w:fldCharType="end"/>
      </w:r>
    </w:p>
  </w:endnote>
  <w:endnote w:id="9">
    <w:p w14:paraId="56B37A5F" w14:textId="0DB339F9" w:rsidR="00444348" w:rsidRDefault="00444348">
      <w:pPr>
        <w:pStyle w:val="EndnoteText"/>
      </w:pPr>
      <w:r>
        <w:rPr>
          <w:rStyle w:val="EndnoteReference"/>
        </w:rPr>
        <w:endnoteRef/>
      </w:r>
      <w:r>
        <w:t xml:space="preserve"> </w:t>
      </w:r>
      <w:r>
        <w:fldChar w:fldCharType="begin"/>
      </w:r>
      <w:r>
        <w:instrText xml:space="preserve"> ADDIN ZOTERO_ITEM CSL_CITATION {"citationID":"NBF47bn7","properties":{"formattedCitation":"{\\rtf ({\\i{}seatgeek/fuzzywuzzy} [no date])}","plainCitation":"(seatgeek/fuzzywuzzy [no date])"},"citationItems":[{"id":28,"uris":["http://zotero.org/users/local/NrHIhgJV/items/563MDU6B"],"uri":["http://zotero.org/users/local/NrHIhgJV/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Pr="00627AF2">
        <w:rPr>
          <w:rFonts w:eastAsia="Times New Roman" w:cs="Times New Roman"/>
        </w:rPr>
        <w:t>(</w:t>
      </w:r>
      <w:proofErr w:type="spellStart"/>
      <w:r w:rsidRPr="00627AF2">
        <w:rPr>
          <w:rFonts w:eastAsia="Times New Roman" w:cs="Times New Roman"/>
          <w:i/>
          <w:iCs/>
        </w:rPr>
        <w:t>seatgeek</w:t>
      </w:r>
      <w:proofErr w:type="spellEnd"/>
      <w:r w:rsidRPr="00627AF2">
        <w:rPr>
          <w:rFonts w:eastAsia="Times New Roman" w:cs="Times New Roman"/>
          <w:i/>
          <w:iCs/>
        </w:rPr>
        <w:t>/</w:t>
      </w:r>
      <w:proofErr w:type="spellStart"/>
      <w:r w:rsidRPr="00627AF2">
        <w:rPr>
          <w:rFonts w:eastAsia="Times New Roman" w:cs="Times New Roman"/>
          <w:i/>
          <w:iCs/>
        </w:rPr>
        <w:t>fuzzywuzzy</w:t>
      </w:r>
      <w:proofErr w:type="spellEnd"/>
      <w:r w:rsidRPr="00627AF2">
        <w:rPr>
          <w:rFonts w:eastAsia="Times New Roman" w:cs="Times New Roman"/>
        </w:rPr>
        <w:t>)</w:t>
      </w:r>
      <w:r>
        <w:fldChar w:fldCharType="end"/>
      </w:r>
    </w:p>
  </w:endnote>
  <w:endnote w:id="10">
    <w:p w14:paraId="18B931C8" w14:textId="2FC3BB8E" w:rsidR="00444348" w:rsidRDefault="00444348">
      <w:pPr>
        <w:pStyle w:val="EndnoteText"/>
      </w:pPr>
      <w:r>
        <w:rPr>
          <w:rStyle w:val="EndnoteReference"/>
        </w:rPr>
        <w:endnoteRef/>
      </w:r>
      <w:r>
        <w:t xml:space="preserve"> </w:t>
      </w:r>
      <w:r>
        <w:fldChar w:fldCharType="begin"/>
      </w:r>
      <w:r>
        <w:instrText xml:space="preserve"> ADDIN ZOTERO_ITEM CSL_CITATION {"citationID":"1WbDh2TY","properties":{"formattedCitation":"{\\rtf ({\\i{}Levenshtein Distance} [no date])}","plainCitation":"(Levenshtein Distance [no dat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627AF2">
        <w:rPr>
          <w:rFonts w:eastAsia="Times New Roman" w:cs="Times New Roman"/>
        </w:rPr>
        <w:t>(</w:t>
      </w:r>
      <w:proofErr w:type="spellStart"/>
      <w:r w:rsidRPr="00627AF2">
        <w:rPr>
          <w:rFonts w:eastAsia="Times New Roman" w:cs="Times New Roman"/>
          <w:i/>
          <w:iCs/>
        </w:rPr>
        <w:t>Levenshtein</w:t>
      </w:r>
      <w:proofErr w:type="spellEnd"/>
      <w:r w:rsidRPr="00627AF2">
        <w:rPr>
          <w:rFonts w:eastAsia="Times New Roman" w:cs="Times New Roman"/>
          <w:i/>
          <w:iCs/>
        </w:rPr>
        <w:t xml:space="preserve"> Distance</w:t>
      </w:r>
      <w:r w:rsidRPr="00627AF2">
        <w:rPr>
          <w:rFonts w:eastAsia="Times New Roman" w:cs="Times New Roman"/>
        </w:rPr>
        <w:t>)</w:t>
      </w:r>
      <w:r>
        <w:fldChar w:fldCharType="end"/>
      </w:r>
    </w:p>
  </w:endnote>
  <w:endnote w:id="11">
    <w:p w14:paraId="66D9D9C5" w14:textId="7B7D3CA7" w:rsidR="00444348" w:rsidRDefault="00444348">
      <w:pPr>
        <w:pStyle w:val="EndnoteText"/>
      </w:pPr>
      <w:r>
        <w:rPr>
          <w:rStyle w:val="EndnoteReference"/>
        </w:rPr>
        <w:endnoteRef/>
      </w:r>
      <w:r>
        <w:t xml:space="preserve"> </w:t>
      </w:r>
      <w:r>
        <w:fldChar w:fldCharType="begin"/>
      </w:r>
      <w:r>
        <w:instrText xml:space="preserve"> ADDIN ZOTERO_ITEM CSL_CITATION {"citationID":"tH1y3qx6","properties":{"formattedCitation":"(developers [no date])","plainCitation":"(developers [no date])"},"citationItems":[{"id":53,"uris":["http://zotero.org/users/local/NrHIhgJV/items/9VN3RXUB"],"uri":["http://zotero.org/users/local/NrHIhgJV/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r>
        <w:t>(developers)</w:t>
      </w:r>
      <w:r>
        <w:fldChar w:fldCharType="end"/>
      </w:r>
    </w:p>
  </w:endnote>
  <w:endnote w:id="12">
    <w:p w14:paraId="1876DF23" w14:textId="390A987A" w:rsidR="00444348" w:rsidRDefault="00444348">
      <w:pPr>
        <w:pStyle w:val="EndnoteText"/>
      </w:pPr>
      <w:r>
        <w:rPr>
          <w:rStyle w:val="EndnoteReference"/>
        </w:rPr>
        <w:endnoteRef/>
      </w:r>
      <w:r w:rsidRPr="00124F2F">
        <w:t xml:space="preserve"> </w:t>
      </w:r>
      <w:r w:rsidRPr="00124F2F">
        <w:fldChar w:fldCharType="begin"/>
      </w:r>
      <w:r w:rsidRPr="00124F2F">
        <w:instrText xml:space="preserve"> ADDIN ZOTERO_ITEM CSL_CITATION {"citationID":"hp0Mqqdy","properties":{"formattedCitation":"(Richardson [no date])","plainCitation":"(Richardson [no date])"},"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124F2F">
        <w:fldChar w:fldCharType="separate"/>
      </w:r>
      <w:r>
        <w:rPr>
          <w:rFonts w:eastAsia="Times New Roman" w:cs="Times New Roman"/>
        </w:rPr>
        <w:t>(Richardson</w:t>
      </w:r>
      <w:r w:rsidRPr="00124F2F">
        <w:rPr>
          <w:rFonts w:eastAsia="Times New Roman" w:cs="Times New Roman"/>
        </w:rPr>
        <w:t>)</w:t>
      </w:r>
      <w:r w:rsidRPr="00124F2F">
        <w:fldChar w:fldCharType="end"/>
      </w:r>
    </w:p>
  </w:endnote>
  <w:endnote w:id="13">
    <w:p w14:paraId="52A542A4" w14:textId="481EE318" w:rsidR="00444348" w:rsidRDefault="00444348">
      <w:pPr>
        <w:pStyle w:val="EndnoteText"/>
      </w:pPr>
      <w:r>
        <w:rPr>
          <w:rStyle w:val="EndnoteReference"/>
        </w:rPr>
        <w:endnoteRef/>
      </w:r>
      <w:r>
        <w:t xml:space="preserve"> </w:t>
      </w:r>
      <w:r>
        <w:fldChar w:fldCharType="begin"/>
      </w:r>
      <w:r>
        <w:instrText xml:space="preserve"> ADDIN ZOTERO_ITEM CSL_CITATION {"citationID":"ppBZYvS8","properties":{"formattedCitation":"(Farcic 2013)","plainCitation":"(Farcic 2013)"},"citationItems":[{"id":61,"uris":["http://zotero.org/users/local/NrHIhgJV/items/EM7WQFHB"],"uri":["http://zotero.org/users/local/NrHIhgJV/items/EM7WQFHB"],"itemData":{"id":61,"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fldChar w:fldCharType="separate"/>
      </w:r>
      <w:r>
        <w:rPr>
          <w:rFonts w:eastAsia="Times New Roman" w:cs="Times New Roman"/>
        </w:rPr>
        <w:t>(</w:t>
      </w:r>
      <w:proofErr w:type="spellStart"/>
      <w:r>
        <w:rPr>
          <w:rFonts w:eastAsia="Times New Roman" w:cs="Times New Roman"/>
        </w:rPr>
        <w:t>Farcic</w:t>
      </w:r>
      <w:proofErr w:type="spellEnd"/>
      <w:r>
        <w:rPr>
          <w:rFonts w:eastAsia="Times New Roman" w:cs="Times New Roman"/>
        </w:rPr>
        <w:t xml:space="preserve"> 2013)</w:t>
      </w:r>
      <w:r>
        <w:fldChar w:fldCharType="end"/>
      </w:r>
    </w:p>
  </w:endnote>
  <w:endnote w:id="14">
    <w:p w14:paraId="4E34C6DB" w14:textId="7A0647E1" w:rsidR="00444348" w:rsidRDefault="00444348">
      <w:pPr>
        <w:pStyle w:val="EndnoteText"/>
      </w:pPr>
      <w:r>
        <w:rPr>
          <w:rStyle w:val="EndnoteReference"/>
        </w:rPr>
        <w:endnoteRef/>
      </w:r>
      <w:r>
        <w:t xml:space="preserve"> </w:t>
      </w:r>
      <w:r>
        <w:fldChar w:fldCharType="begin"/>
      </w:r>
      <w:r>
        <w:instrText xml:space="preserve"> ADDIN ZOTERO_ITEM CSL_CITATION {"citationID":"SOOT7mlA","properties":{"formattedCitation":"(Marco 2015)","plainCitation":"(Marco 2015)"},"citationItems":[{"id":64,"uris":["http://zotero.org/users/local/NrHIhgJV/items/27T95B7Z"],"uri":["http://zotero.org/users/local/NrHIhgJV/items/27T95B7Z"],"itemData":{"id":64,"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fldChar w:fldCharType="separate"/>
      </w:r>
      <w:r>
        <w:rPr>
          <w:rFonts w:eastAsia="Times New Roman" w:cs="Times New Roman"/>
        </w:rPr>
        <w:t>(Marco 2015)</w:t>
      </w:r>
      <w:r>
        <w:fldChar w:fldCharType="end"/>
      </w:r>
    </w:p>
  </w:endnote>
  <w:endnote w:id="15">
    <w:p w14:paraId="2E917D55" w14:textId="0E8CDDE3" w:rsidR="00444348" w:rsidRDefault="00444348">
      <w:pPr>
        <w:pStyle w:val="EndnoteText"/>
      </w:pPr>
      <w:r>
        <w:rPr>
          <w:rStyle w:val="EndnoteReference"/>
        </w:rPr>
        <w:endnoteRef/>
      </w:r>
      <w:r>
        <w:t xml:space="preserve"> </w:t>
      </w:r>
      <w:r>
        <w:fldChar w:fldCharType="begin"/>
      </w:r>
      <w:r>
        <w:instrText xml:space="preserve"> ADDIN ZOTERO_ITEM CSL_CITATION {"citationID":"swFcUA64","properties":{"formattedCitation":"{\\rtf ({\\i{}Levenshtein Distance} [no date])}","plainCitation":"(Levenshtein Distance [no dat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627AF2">
        <w:rPr>
          <w:rFonts w:eastAsia="Times New Roman" w:cs="Times New Roman"/>
        </w:rPr>
        <w:t>(</w:t>
      </w:r>
      <w:proofErr w:type="spellStart"/>
      <w:r w:rsidRPr="00627AF2">
        <w:rPr>
          <w:rFonts w:eastAsia="Times New Roman" w:cs="Times New Roman"/>
          <w:i/>
          <w:iCs/>
        </w:rPr>
        <w:t>Levenshtein</w:t>
      </w:r>
      <w:proofErr w:type="spellEnd"/>
      <w:r w:rsidRPr="00627AF2">
        <w:rPr>
          <w:rFonts w:eastAsia="Times New Roman" w:cs="Times New Roman"/>
          <w:i/>
          <w:iCs/>
        </w:rPr>
        <w:t xml:space="preserve"> Distance</w:t>
      </w:r>
      <w:r w:rsidRPr="00627AF2">
        <w:rPr>
          <w:rFonts w:eastAsia="Times New Roman" w:cs="Times New Roman"/>
        </w:rPr>
        <w:t>)</w:t>
      </w:r>
      <w:r>
        <w:fldChar w:fldCharType="end"/>
      </w:r>
    </w:p>
  </w:endnote>
  <w:endnote w:id="16">
    <w:p w14:paraId="4A024806" w14:textId="4D2913D2" w:rsidR="00444348" w:rsidRDefault="00444348">
      <w:pPr>
        <w:pStyle w:val="EndnoteText"/>
      </w:pPr>
      <w:r>
        <w:rPr>
          <w:rStyle w:val="EndnoteReference"/>
        </w:rPr>
        <w:endnoteRef/>
      </w:r>
      <w:r>
        <w:t xml:space="preserve"> </w:t>
      </w:r>
      <w:r>
        <w:fldChar w:fldCharType="begin"/>
      </w:r>
      <w:r>
        <w:instrText xml:space="preserve"> ADDIN ZOTERO_ITEM CSL_CITATION {"citationID":"evUaXUQd","properties":{"formattedCitation":"{\\rtf ({\\i{}python - What is __init__.py for? - Stack Overflow} [no date])}","plainCitation":"(python - What is __init__.py for? - Stack Overflow [no date])"},"citationItems":[{"id":65,"uris":["http://zotero.org/users/local/NrHIhgJV/items/PAEMSFKT"],"uri":["http://zotero.org/users/local/NrHIhgJV/items/PAEMSFKT"],"itemData":{"id":65,"type":"webpage","title":"python - What is __init__.py for? - Stack Overflow","URL":"https://stackoverflow.com/questions/448271/what-is-init-py-for","shortTitle":"python - What is __init__.py for?","accessed":{"date-parts":[["2017",6,11]]}}}],"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python - What is __init__.py for? - Stack Overflow</w:t>
      </w:r>
      <w:r w:rsidRPr="00627AF2">
        <w:rPr>
          <w:rFonts w:eastAsia="Times New Roman" w:cs="Times New Roman"/>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444348" w:rsidRDefault="00444348" w:rsidP="00A542EF">
        <w:pPr>
          <w:pStyle w:val="Footer"/>
          <w:jc w:val="center"/>
        </w:pPr>
        <w:r>
          <w:fldChar w:fldCharType="begin"/>
        </w:r>
        <w:r>
          <w:instrText xml:space="preserve"> PAGE   \* MERGEFORMAT </w:instrText>
        </w:r>
        <w:r>
          <w:fldChar w:fldCharType="separate"/>
        </w:r>
        <w:r w:rsidR="00903F25">
          <w:rPr>
            <w:noProof/>
          </w:rPr>
          <w:t>vi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444348" w:rsidRDefault="00444348" w:rsidP="002842B4">
        <w:pPr>
          <w:pStyle w:val="Footer"/>
          <w:jc w:val="center"/>
        </w:pPr>
        <w:r>
          <w:fldChar w:fldCharType="begin"/>
        </w:r>
        <w:r>
          <w:instrText xml:space="preserve"> PAGE   \* MERGEFORMAT </w:instrText>
        </w:r>
        <w:r>
          <w:fldChar w:fldCharType="separate"/>
        </w:r>
        <w:r w:rsidR="00C510B1">
          <w:rPr>
            <w:noProof/>
          </w:rPr>
          <w:t>31</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F25E14" w14:textId="77777777" w:rsidR="006644C9" w:rsidRDefault="006644C9" w:rsidP="00A542EF">
      <w:pPr>
        <w:spacing w:after="0" w:line="240" w:lineRule="auto"/>
      </w:pPr>
      <w:r>
        <w:separator/>
      </w:r>
    </w:p>
  </w:footnote>
  <w:footnote w:type="continuationSeparator" w:id="0">
    <w:p w14:paraId="1267A6C4" w14:textId="77777777" w:rsidR="006644C9" w:rsidRDefault="006644C9"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DA0C3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6427D33"/>
    <w:multiLevelType w:val="hybridMultilevel"/>
    <w:tmpl w:val="3EFA92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60B781A"/>
    <w:multiLevelType w:val="multilevel"/>
    <w:tmpl w:val="198C53D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62871926"/>
    <w:multiLevelType w:val="hybridMultilevel"/>
    <w:tmpl w:val="12826B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nsid w:val="65A418B6"/>
    <w:multiLevelType w:val="hybridMultilevel"/>
    <w:tmpl w:val="67A456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6CAC5F9D"/>
    <w:multiLevelType w:val="hybridMultilevel"/>
    <w:tmpl w:val="A48E87F4"/>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abstractNum w:abstractNumId="15">
    <w:nsid w:val="75F457F2"/>
    <w:multiLevelType w:val="hybridMultilevel"/>
    <w:tmpl w:val="AAC256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11"/>
  </w:num>
  <w:num w:numId="3">
    <w:abstractNumId w:val="8"/>
  </w:num>
  <w:num w:numId="4">
    <w:abstractNumId w:val="2"/>
  </w:num>
  <w:num w:numId="5">
    <w:abstractNumId w:val="0"/>
  </w:num>
  <w:num w:numId="6">
    <w:abstractNumId w:val="4"/>
  </w:num>
  <w:num w:numId="7">
    <w:abstractNumId w:val="3"/>
  </w:num>
  <w:num w:numId="8">
    <w:abstractNumId w:val="9"/>
  </w:num>
  <w:num w:numId="9">
    <w:abstractNumId w:val="10"/>
  </w:num>
  <w:num w:numId="10">
    <w:abstractNumId w:val="6"/>
  </w:num>
  <w:num w:numId="11">
    <w:abstractNumId w:val="1"/>
  </w:num>
  <w:num w:numId="12">
    <w:abstractNumId w:val="14"/>
  </w:num>
  <w:num w:numId="13">
    <w:abstractNumId w:val="12"/>
  </w:num>
  <w:num w:numId="14">
    <w:abstractNumId w:val="15"/>
  </w:num>
  <w:num w:numId="15">
    <w:abstractNumId w:val="5"/>
  </w:num>
  <w:num w:numId="16">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4D3C"/>
    <w:rsid w:val="00005F3B"/>
    <w:rsid w:val="00006995"/>
    <w:rsid w:val="00006D16"/>
    <w:rsid w:val="000100E2"/>
    <w:rsid w:val="0001044C"/>
    <w:rsid w:val="000122CB"/>
    <w:rsid w:val="000147AB"/>
    <w:rsid w:val="00016995"/>
    <w:rsid w:val="000227BD"/>
    <w:rsid w:val="000229C6"/>
    <w:rsid w:val="000236F5"/>
    <w:rsid w:val="00027237"/>
    <w:rsid w:val="0003083C"/>
    <w:rsid w:val="00032D9B"/>
    <w:rsid w:val="00035765"/>
    <w:rsid w:val="00036649"/>
    <w:rsid w:val="00042066"/>
    <w:rsid w:val="0004683D"/>
    <w:rsid w:val="00046BD7"/>
    <w:rsid w:val="0006095E"/>
    <w:rsid w:val="00061FDE"/>
    <w:rsid w:val="00062C29"/>
    <w:rsid w:val="00063268"/>
    <w:rsid w:val="00063D3F"/>
    <w:rsid w:val="000679F9"/>
    <w:rsid w:val="000710C1"/>
    <w:rsid w:val="00071B49"/>
    <w:rsid w:val="000842EC"/>
    <w:rsid w:val="00091B90"/>
    <w:rsid w:val="00092F59"/>
    <w:rsid w:val="00096198"/>
    <w:rsid w:val="000A6556"/>
    <w:rsid w:val="000A7415"/>
    <w:rsid w:val="000B3DF5"/>
    <w:rsid w:val="000B4421"/>
    <w:rsid w:val="000C0A80"/>
    <w:rsid w:val="000C6109"/>
    <w:rsid w:val="000D14A0"/>
    <w:rsid w:val="000D55F1"/>
    <w:rsid w:val="000D77A1"/>
    <w:rsid w:val="000E234C"/>
    <w:rsid w:val="000E4470"/>
    <w:rsid w:val="000E63AC"/>
    <w:rsid w:val="000F70F6"/>
    <w:rsid w:val="000F7EA6"/>
    <w:rsid w:val="001017E9"/>
    <w:rsid w:val="00102B64"/>
    <w:rsid w:val="001058E3"/>
    <w:rsid w:val="00105D3E"/>
    <w:rsid w:val="00113DFE"/>
    <w:rsid w:val="00113F82"/>
    <w:rsid w:val="0011654D"/>
    <w:rsid w:val="00117B75"/>
    <w:rsid w:val="00121E0F"/>
    <w:rsid w:val="0012378F"/>
    <w:rsid w:val="0012404F"/>
    <w:rsid w:val="00124F2F"/>
    <w:rsid w:val="0012690C"/>
    <w:rsid w:val="0013174D"/>
    <w:rsid w:val="0013449B"/>
    <w:rsid w:val="00144004"/>
    <w:rsid w:val="001440E3"/>
    <w:rsid w:val="00147C41"/>
    <w:rsid w:val="00147F0C"/>
    <w:rsid w:val="001537B5"/>
    <w:rsid w:val="00161D36"/>
    <w:rsid w:val="00162373"/>
    <w:rsid w:val="00162844"/>
    <w:rsid w:val="00166E3A"/>
    <w:rsid w:val="00175992"/>
    <w:rsid w:val="001868DE"/>
    <w:rsid w:val="00191318"/>
    <w:rsid w:val="0019239A"/>
    <w:rsid w:val="001930C3"/>
    <w:rsid w:val="001952A7"/>
    <w:rsid w:val="001A2BB1"/>
    <w:rsid w:val="001A2E17"/>
    <w:rsid w:val="001A4992"/>
    <w:rsid w:val="001B2EE8"/>
    <w:rsid w:val="001B452C"/>
    <w:rsid w:val="001C12A2"/>
    <w:rsid w:val="001C2BE7"/>
    <w:rsid w:val="001C5FA8"/>
    <w:rsid w:val="001C60A8"/>
    <w:rsid w:val="001D107F"/>
    <w:rsid w:val="001D2373"/>
    <w:rsid w:val="001D2C80"/>
    <w:rsid w:val="001D3CD6"/>
    <w:rsid w:val="001E258A"/>
    <w:rsid w:val="001E6213"/>
    <w:rsid w:val="001E68F2"/>
    <w:rsid w:val="001F052A"/>
    <w:rsid w:val="001F063C"/>
    <w:rsid w:val="001F1AEE"/>
    <w:rsid w:val="001F38E0"/>
    <w:rsid w:val="00200B9E"/>
    <w:rsid w:val="002015E2"/>
    <w:rsid w:val="00203921"/>
    <w:rsid w:val="002104A2"/>
    <w:rsid w:val="002127C3"/>
    <w:rsid w:val="00213104"/>
    <w:rsid w:val="002143D1"/>
    <w:rsid w:val="00216111"/>
    <w:rsid w:val="002162A1"/>
    <w:rsid w:val="00221A88"/>
    <w:rsid w:val="00223A6B"/>
    <w:rsid w:val="002251AE"/>
    <w:rsid w:val="002336E1"/>
    <w:rsid w:val="00240C56"/>
    <w:rsid w:val="00240D5F"/>
    <w:rsid w:val="00241CAF"/>
    <w:rsid w:val="00242297"/>
    <w:rsid w:val="00244CCB"/>
    <w:rsid w:val="00261553"/>
    <w:rsid w:val="00261A9E"/>
    <w:rsid w:val="002623C0"/>
    <w:rsid w:val="00265428"/>
    <w:rsid w:val="00267E13"/>
    <w:rsid w:val="00273CEC"/>
    <w:rsid w:val="00276693"/>
    <w:rsid w:val="002804C8"/>
    <w:rsid w:val="002842B4"/>
    <w:rsid w:val="0028655F"/>
    <w:rsid w:val="002910D2"/>
    <w:rsid w:val="002925DA"/>
    <w:rsid w:val="00293099"/>
    <w:rsid w:val="002A06D7"/>
    <w:rsid w:val="002A1763"/>
    <w:rsid w:val="002A62F4"/>
    <w:rsid w:val="002A6BD2"/>
    <w:rsid w:val="002B1EDE"/>
    <w:rsid w:val="002C0F3B"/>
    <w:rsid w:val="002C322A"/>
    <w:rsid w:val="002C6EFE"/>
    <w:rsid w:val="002D0F75"/>
    <w:rsid w:val="002D71A4"/>
    <w:rsid w:val="002E08BC"/>
    <w:rsid w:val="002E2C13"/>
    <w:rsid w:val="002E476F"/>
    <w:rsid w:val="002E5EB5"/>
    <w:rsid w:val="002F6C4D"/>
    <w:rsid w:val="00300426"/>
    <w:rsid w:val="00302768"/>
    <w:rsid w:val="0030758D"/>
    <w:rsid w:val="00311D29"/>
    <w:rsid w:val="00313674"/>
    <w:rsid w:val="003143FD"/>
    <w:rsid w:val="00314B03"/>
    <w:rsid w:val="00321647"/>
    <w:rsid w:val="003252E0"/>
    <w:rsid w:val="00330858"/>
    <w:rsid w:val="0035168F"/>
    <w:rsid w:val="00354BED"/>
    <w:rsid w:val="003674E4"/>
    <w:rsid w:val="00372609"/>
    <w:rsid w:val="0037374B"/>
    <w:rsid w:val="00384B2C"/>
    <w:rsid w:val="00385D2C"/>
    <w:rsid w:val="0038678F"/>
    <w:rsid w:val="00387632"/>
    <w:rsid w:val="003954F3"/>
    <w:rsid w:val="00397726"/>
    <w:rsid w:val="003B0D54"/>
    <w:rsid w:val="003B24B8"/>
    <w:rsid w:val="003B28C0"/>
    <w:rsid w:val="003B2B7E"/>
    <w:rsid w:val="003B2CDF"/>
    <w:rsid w:val="003B37D8"/>
    <w:rsid w:val="003B3CB3"/>
    <w:rsid w:val="003B51CB"/>
    <w:rsid w:val="003B5653"/>
    <w:rsid w:val="003C39B3"/>
    <w:rsid w:val="003C3D69"/>
    <w:rsid w:val="003D4061"/>
    <w:rsid w:val="003D7136"/>
    <w:rsid w:val="003E08BC"/>
    <w:rsid w:val="003E2489"/>
    <w:rsid w:val="003E6A2D"/>
    <w:rsid w:val="003F37A6"/>
    <w:rsid w:val="003F51A4"/>
    <w:rsid w:val="00405541"/>
    <w:rsid w:val="00407460"/>
    <w:rsid w:val="0041332F"/>
    <w:rsid w:val="00413688"/>
    <w:rsid w:val="00415E03"/>
    <w:rsid w:val="00421225"/>
    <w:rsid w:val="004251E8"/>
    <w:rsid w:val="00430D5B"/>
    <w:rsid w:val="00432C9B"/>
    <w:rsid w:val="00434443"/>
    <w:rsid w:val="00437EE0"/>
    <w:rsid w:val="00441AA7"/>
    <w:rsid w:val="00443936"/>
    <w:rsid w:val="00444348"/>
    <w:rsid w:val="00445043"/>
    <w:rsid w:val="0044610C"/>
    <w:rsid w:val="00446DBE"/>
    <w:rsid w:val="00451B6C"/>
    <w:rsid w:val="004522D4"/>
    <w:rsid w:val="00455E0A"/>
    <w:rsid w:val="00456589"/>
    <w:rsid w:val="0047625A"/>
    <w:rsid w:val="00481150"/>
    <w:rsid w:val="00483393"/>
    <w:rsid w:val="00485631"/>
    <w:rsid w:val="00486A07"/>
    <w:rsid w:val="00494BAF"/>
    <w:rsid w:val="00494F38"/>
    <w:rsid w:val="00494FED"/>
    <w:rsid w:val="004A187F"/>
    <w:rsid w:val="004A723B"/>
    <w:rsid w:val="004B0D60"/>
    <w:rsid w:val="004B13A1"/>
    <w:rsid w:val="004B39F9"/>
    <w:rsid w:val="004B3F96"/>
    <w:rsid w:val="004C14BB"/>
    <w:rsid w:val="004C29F6"/>
    <w:rsid w:val="004D099C"/>
    <w:rsid w:val="004D213D"/>
    <w:rsid w:val="004D3CA2"/>
    <w:rsid w:val="004E0E0C"/>
    <w:rsid w:val="004E1A5A"/>
    <w:rsid w:val="004E3BE4"/>
    <w:rsid w:val="004F3A6B"/>
    <w:rsid w:val="004F6AC5"/>
    <w:rsid w:val="00500C7A"/>
    <w:rsid w:val="0051083C"/>
    <w:rsid w:val="00512847"/>
    <w:rsid w:val="005141CE"/>
    <w:rsid w:val="00514EC2"/>
    <w:rsid w:val="005166E7"/>
    <w:rsid w:val="00517157"/>
    <w:rsid w:val="00517F10"/>
    <w:rsid w:val="00523E58"/>
    <w:rsid w:val="005315DF"/>
    <w:rsid w:val="00535E18"/>
    <w:rsid w:val="00541562"/>
    <w:rsid w:val="005543F0"/>
    <w:rsid w:val="005555E7"/>
    <w:rsid w:val="005568E9"/>
    <w:rsid w:val="00556D4F"/>
    <w:rsid w:val="005610C5"/>
    <w:rsid w:val="0056648F"/>
    <w:rsid w:val="00567571"/>
    <w:rsid w:val="00591D18"/>
    <w:rsid w:val="00596BA2"/>
    <w:rsid w:val="005A6DA2"/>
    <w:rsid w:val="005A785D"/>
    <w:rsid w:val="005A7CA4"/>
    <w:rsid w:val="005B22A4"/>
    <w:rsid w:val="005B302C"/>
    <w:rsid w:val="005B481B"/>
    <w:rsid w:val="005B70F7"/>
    <w:rsid w:val="005C046C"/>
    <w:rsid w:val="005C08D2"/>
    <w:rsid w:val="005C53D7"/>
    <w:rsid w:val="005C5AE3"/>
    <w:rsid w:val="005C784B"/>
    <w:rsid w:val="005D23B1"/>
    <w:rsid w:val="005D4BE2"/>
    <w:rsid w:val="005D6CF6"/>
    <w:rsid w:val="005E431F"/>
    <w:rsid w:val="005E7C65"/>
    <w:rsid w:val="005F3787"/>
    <w:rsid w:val="005F3C06"/>
    <w:rsid w:val="005F53FA"/>
    <w:rsid w:val="0060709D"/>
    <w:rsid w:val="00607D5F"/>
    <w:rsid w:val="0061204B"/>
    <w:rsid w:val="006138CB"/>
    <w:rsid w:val="00614BCD"/>
    <w:rsid w:val="00622644"/>
    <w:rsid w:val="00623EA3"/>
    <w:rsid w:val="00627AF2"/>
    <w:rsid w:val="00643940"/>
    <w:rsid w:val="00646F8D"/>
    <w:rsid w:val="00647B4E"/>
    <w:rsid w:val="00652CD1"/>
    <w:rsid w:val="00657A7F"/>
    <w:rsid w:val="00660296"/>
    <w:rsid w:val="00661F04"/>
    <w:rsid w:val="0066219D"/>
    <w:rsid w:val="00662F96"/>
    <w:rsid w:val="006644C9"/>
    <w:rsid w:val="0067102C"/>
    <w:rsid w:val="006730BE"/>
    <w:rsid w:val="00675271"/>
    <w:rsid w:val="0068372D"/>
    <w:rsid w:val="006921BF"/>
    <w:rsid w:val="006972CF"/>
    <w:rsid w:val="006A313A"/>
    <w:rsid w:val="006B7E56"/>
    <w:rsid w:val="006C20E6"/>
    <w:rsid w:val="006E3D5A"/>
    <w:rsid w:val="006E47E4"/>
    <w:rsid w:val="006E4BC7"/>
    <w:rsid w:val="006E7746"/>
    <w:rsid w:val="006F5097"/>
    <w:rsid w:val="0070270C"/>
    <w:rsid w:val="007027B1"/>
    <w:rsid w:val="007054CE"/>
    <w:rsid w:val="007056AF"/>
    <w:rsid w:val="007146EB"/>
    <w:rsid w:val="007153D2"/>
    <w:rsid w:val="00726916"/>
    <w:rsid w:val="00732C9E"/>
    <w:rsid w:val="007344A8"/>
    <w:rsid w:val="007352BA"/>
    <w:rsid w:val="0073531C"/>
    <w:rsid w:val="0073705E"/>
    <w:rsid w:val="00746B48"/>
    <w:rsid w:val="007503EC"/>
    <w:rsid w:val="00751639"/>
    <w:rsid w:val="00765C2E"/>
    <w:rsid w:val="00771B72"/>
    <w:rsid w:val="007723C3"/>
    <w:rsid w:val="007804DC"/>
    <w:rsid w:val="00781DC4"/>
    <w:rsid w:val="00784147"/>
    <w:rsid w:val="00784D5F"/>
    <w:rsid w:val="00786371"/>
    <w:rsid w:val="00791D3A"/>
    <w:rsid w:val="00791DDF"/>
    <w:rsid w:val="007941E1"/>
    <w:rsid w:val="00796229"/>
    <w:rsid w:val="007A0549"/>
    <w:rsid w:val="007A1F28"/>
    <w:rsid w:val="007A30A9"/>
    <w:rsid w:val="007A4070"/>
    <w:rsid w:val="007B204A"/>
    <w:rsid w:val="007B57CA"/>
    <w:rsid w:val="007C1591"/>
    <w:rsid w:val="007C24E9"/>
    <w:rsid w:val="007C2C1E"/>
    <w:rsid w:val="007C7C5A"/>
    <w:rsid w:val="007D079E"/>
    <w:rsid w:val="007D14ED"/>
    <w:rsid w:val="007D2905"/>
    <w:rsid w:val="007D37DF"/>
    <w:rsid w:val="007E19A4"/>
    <w:rsid w:val="007E1DC5"/>
    <w:rsid w:val="007E6A2B"/>
    <w:rsid w:val="007F786F"/>
    <w:rsid w:val="0080100A"/>
    <w:rsid w:val="0080131F"/>
    <w:rsid w:val="00801DD0"/>
    <w:rsid w:val="00806B5F"/>
    <w:rsid w:val="00820B8C"/>
    <w:rsid w:val="0082303B"/>
    <w:rsid w:val="00834587"/>
    <w:rsid w:val="00835876"/>
    <w:rsid w:val="00842635"/>
    <w:rsid w:val="0084365C"/>
    <w:rsid w:val="00854C99"/>
    <w:rsid w:val="00861AC4"/>
    <w:rsid w:val="0086457F"/>
    <w:rsid w:val="0086692C"/>
    <w:rsid w:val="00871AC3"/>
    <w:rsid w:val="008763C5"/>
    <w:rsid w:val="00881129"/>
    <w:rsid w:val="00881836"/>
    <w:rsid w:val="008859B2"/>
    <w:rsid w:val="0088710A"/>
    <w:rsid w:val="00887C7D"/>
    <w:rsid w:val="0089433E"/>
    <w:rsid w:val="008A60EF"/>
    <w:rsid w:val="008A7F25"/>
    <w:rsid w:val="008B1FCF"/>
    <w:rsid w:val="008B3F84"/>
    <w:rsid w:val="008B455A"/>
    <w:rsid w:val="008C0B03"/>
    <w:rsid w:val="008C661A"/>
    <w:rsid w:val="008D4FAA"/>
    <w:rsid w:val="008D5E69"/>
    <w:rsid w:val="008D70D8"/>
    <w:rsid w:val="008E0488"/>
    <w:rsid w:val="008E08B1"/>
    <w:rsid w:val="008E1887"/>
    <w:rsid w:val="008E242A"/>
    <w:rsid w:val="008E2DE9"/>
    <w:rsid w:val="008E3D3A"/>
    <w:rsid w:val="008E4592"/>
    <w:rsid w:val="008E54BB"/>
    <w:rsid w:val="008E680A"/>
    <w:rsid w:val="008F52A7"/>
    <w:rsid w:val="00903F25"/>
    <w:rsid w:val="00910A03"/>
    <w:rsid w:val="00912F95"/>
    <w:rsid w:val="0091331A"/>
    <w:rsid w:val="00914026"/>
    <w:rsid w:val="009222C4"/>
    <w:rsid w:val="00924F74"/>
    <w:rsid w:val="00926AD5"/>
    <w:rsid w:val="00943930"/>
    <w:rsid w:val="00962B5D"/>
    <w:rsid w:val="00962D71"/>
    <w:rsid w:val="00963903"/>
    <w:rsid w:val="009642AF"/>
    <w:rsid w:val="00965841"/>
    <w:rsid w:val="00965C1C"/>
    <w:rsid w:val="00975300"/>
    <w:rsid w:val="009865B7"/>
    <w:rsid w:val="0098663D"/>
    <w:rsid w:val="009A0FBC"/>
    <w:rsid w:val="009A1E01"/>
    <w:rsid w:val="009A5882"/>
    <w:rsid w:val="009B070F"/>
    <w:rsid w:val="009B4A23"/>
    <w:rsid w:val="009B700D"/>
    <w:rsid w:val="009C4E78"/>
    <w:rsid w:val="009E23BE"/>
    <w:rsid w:val="009E4615"/>
    <w:rsid w:val="009F1641"/>
    <w:rsid w:val="009F1901"/>
    <w:rsid w:val="009F1EB9"/>
    <w:rsid w:val="00A047F7"/>
    <w:rsid w:val="00A07D78"/>
    <w:rsid w:val="00A126BE"/>
    <w:rsid w:val="00A13C6D"/>
    <w:rsid w:val="00A146E6"/>
    <w:rsid w:val="00A1477D"/>
    <w:rsid w:val="00A16E71"/>
    <w:rsid w:val="00A22DD2"/>
    <w:rsid w:val="00A27F33"/>
    <w:rsid w:val="00A31734"/>
    <w:rsid w:val="00A326B6"/>
    <w:rsid w:val="00A35664"/>
    <w:rsid w:val="00A37298"/>
    <w:rsid w:val="00A378EC"/>
    <w:rsid w:val="00A512E9"/>
    <w:rsid w:val="00A52C63"/>
    <w:rsid w:val="00A542EF"/>
    <w:rsid w:val="00A54870"/>
    <w:rsid w:val="00A55DAB"/>
    <w:rsid w:val="00A55F00"/>
    <w:rsid w:val="00A56963"/>
    <w:rsid w:val="00A671A0"/>
    <w:rsid w:val="00A672C7"/>
    <w:rsid w:val="00A701B1"/>
    <w:rsid w:val="00A80504"/>
    <w:rsid w:val="00A80BF2"/>
    <w:rsid w:val="00A878E0"/>
    <w:rsid w:val="00A9067B"/>
    <w:rsid w:val="00A96206"/>
    <w:rsid w:val="00AA20C8"/>
    <w:rsid w:val="00AA27DC"/>
    <w:rsid w:val="00AA2CE6"/>
    <w:rsid w:val="00AB6A94"/>
    <w:rsid w:val="00AC1593"/>
    <w:rsid w:val="00AC170E"/>
    <w:rsid w:val="00AC6B86"/>
    <w:rsid w:val="00AD1374"/>
    <w:rsid w:val="00AD1529"/>
    <w:rsid w:val="00AD6D34"/>
    <w:rsid w:val="00AD6F8B"/>
    <w:rsid w:val="00AE1BEB"/>
    <w:rsid w:val="00AF1E82"/>
    <w:rsid w:val="00AF2854"/>
    <w:rsid w:val="00AF3450"/>
    <w:rsid w:val="00AF4E88"/>
    <w:rsid w:val="00B11271"/>
    <w:rsid w:val="00B13A69"/>
    <w:rsid w:val="00B2117B"/>
    <w:rsid w:val="00B23EBE"/>
    <w:rsid w:val="00B26166"/>
    <w:rsid w:val="00B26D43"/>
    <w:rsid w:val="00B26E55"/>
    <w:rsid w:val="00B30BAE"/>
    <w:rsid w:val="00B31456"/>
    <w:rsid w:val="00B3487E"/>
    <w:rsid w:val="00B36210"/>
    <w:rsid w:val="00B4373A"/>
    <w:rsid w:val="00B458A0"/>
    <w:rsid w:val="00B46017"/>
    <w:rsid w:val="00B51FC9"/>
    <w:rsid w:val="00B5408B"/>
    <w:rsid w:val="00B5462C"/>
    <w:rsid w:val="00B552EA"/>
    <w:rsid w:val="00B55302"/>
    <w:rsid w:val="00B60144"/>
    <w:rsid w:val="00B61271"/>
    <w:rsid w:val="00B61F81"/>
    <w:rsid w:val="00B64FF2"/>
    <w:rsid w:val="00B67181"/>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41D2"/>
    <w:rsid w:val="00BD47DE"/>
    <w:rsid w:val="00BD4F03"/>
    <w:rsid w:val="00BD4FE4"/>
    <w:rsid w:val="00BE0009"/>
    <w:rsid w:val="00BE2821"/>
    <w:rsid w:val="00BE626A"/>
    <w:rsid w:val="00BE75D9"/>
    <w:rsid w:val="00BE7C5F"/>
    <w:rsid w:val="00BF05CE"/>
    <w:rsid w:val="00BF0B7E"/>
    <w:rsid w:val="00BF50A6"/>
    <w:rsid w:val="00BF7550"/>
    <w:rsid w:val="00C12A4D"/>
    <w:rsid w:val="00C16759"/>
    <w:rsid w:val="00C229F9"/>
    <w:rsid w:val="00C30BD9"/>
    <w:rsid w:val="00C350D4"/>
    <w:rsid w:val="00C42783"/>
    <w:rsid w:val="00C47706"/>
    <w:rsid w:val="00C510B1"/>
    <w:rsid w:val="00C53913"/>
    <w:rsid w:val="00C55F77"/>
    <w:rsid w:val="00C560B4"/>
    <w:rsid w:val="00C57235"/>
    <w:rsid w:val="00C57712"/>
    <w:rsid w:val="00C6146B"/>
    <w:rsid w:val="00C7184C"/>
    <w:rsid w:val="00C71C76"/>
    <w:rsid w:val="00C7572E"/>
    <w:rsid w:val="00C75AD8"/>
    <w:rsid w:val="00C8177D"/>
    <w:rsid w:val="00C867B6"/>
    <w:rsid w:val="00C942CF"/>
    <w:rsid w:val="00C947F5"/>
    <w:rsid w:val="00C96AB4"/>
    <w:rsid w:val="00CA3D91"/>
    <w:rsid w:val="00CA4568"/>
    <w:rsid w:val="00CB363D"/>
    <w:rsid w:val="00CC28A7"/>
    <w:rsid w:val="00CC3FE7"/>
    <w:rsid w:val="00CD2B57"/>
    <w:rsid w:val="00CD3426"/>
    <w:rsid w:val="00CD730E"/>
    <w:rsid w:val="00CE5754"/>
    <w:rsid w:val="00CF2264"/>
    <w:rsid w:val="00CF5C60"/>
    <w:rsid w:val="00CF6D5B"/>
    <w:rsid w:val="00D1251F"/>
    <w:rsid w:val="00D15F35"/>
    <w:rsid w:val="00D25AFE"/>
    <w:rsid w:val="00D26CE0"/>
    <w:rsid w:val="00D2731A"/>
    <w:rsid w:val="00D30096"/>
    <w:rsid w:val="00D30AA1"/>
    <w:rsid w:val="00D32BBB"/>
    <w:rsid w:val="00D341D0"/>
    <w:rsid w:val="00D35D23"/>
    <w:rsid w:val="00D37834"/>
    <w:rsid w:val="00D425EA"/>
    <w:rsid w:val="00D525A1"/>
    <w:rsid w:val="00D6122E"/>
    <w:rsid w:val="00D647B0"/>
    <w:rsid w:val="00D67013"/>
    <w:rsid w:val="00D7173B"/>
    <w:rsid w:val="00D72FB3"/>
    <w:rsid w:val="00D737A7"/>
    <w:rsid w:val="00D74E89"/>
    <w:rsid w:val="00D843CA"/>
    <w:rsid w:val="00D85AD4"/>
    <w:rsid w:val="00D9016F"/>
    <w:rsid w:val="00D9294A"/>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04B8B"/>
    <w:rsid w:val="00E10BCA"/>
    <w:rsid w:val="00E132D4"/>
    <w:rsid w:val="00E209E6"/>
    <w:rsid w:val="00E24E64"/>
    <w:rsid w:val="00E3028E"/>
    <w:rsid w:val="00E310EB"/>
    <w:rsid w:val="00E35747"/>
    <w:rsid w:val="00E36AF7"/>
    <w:rsid w:val="00E378D8"/>
    <w:rsid w:val="00E4138E"/>
    <w:rsid w:val="00E534E6"/>
    <w:rsid w:val="00E57D54"/>
    <w:rsid w:val="00E623B0"/>
    <w:rsid w:val="00E7186D"/>
    <w:rsid w:val="00E730C4"/>
    <w:rsid w:val="00E734A8"/>
    <w:rsid w:val="00E74044"/>
    <w:rsid w:val="00E77994"/>
    <w:rsid w:val="00E813A6"/>
    <w:rsid w:val="00E82262"/>
    <w:rsid w:val="00E833FF"/>
    <w:rsid w:val="00E86DF1"/>
    <w:rsid w:val="00E8766D"/>
    <w:rsid w:val="00E92C0F"/>
    <w:rsid w:val="00E97FF1"/>
    <w:rsid w:val="00EA7619"/>
    <w:rsid w:val="00EB3F00"/>
    <w:rsid w:val="00EC11BC"/>
    <w:rsid w:val="00EC1212"/>
    <w:rsid w:val="00EC77EF"/>
    <w:rsid w:val="00ED062F"/>
    <w:rsid w:val="00ED7266"/>
    <w:rsid w:val="00EE2330"/>
    <w:rsid w:val="00EF1B33"/>
    <w:rsid w:val="00F01811"/>
    <w:rsid w:val="00F01B39"/>
    <w:rsid w:val="00F03B4B"/>
    <w:rsid w:val="00F03C23"/>
    <w:rsid w:val="00F0513E"/>
    <w:rsid w:val="00F05875"/>
    <w:rsid w:val="00F05B75"/>
    <w:rsid w:val="00F1078A"/>
    <w:rsid w:val="00F11A24"/>
    <w:rsid w:val="00F122D0"/>
    <w:rsid w:val="00F1365C"/>
    <w:rsid w:val="00F141C1"/>
    <w:rsid w:val="00F23678"/>
    <w:rsid w:val="00F37813"/>
    <w:rsid w:val="00F4162B"/>
    <w:rsid w:val="00F54916"/>
    <w:rsid w:val="00F57DB1"/>
    <w:rsid w:val="00F612F2"/>
    <w:rsid w:val="00F64028"/>
    <w:rsid w:val="00F64615"/>
    <w:rsid w:val="00F67391"/>
    <w:rsid w:val="00F678A6"/>
    <w:rsid w:val="00F71A26"/>
    <w:rsid w:val="00F76AC3"/>
    <w:rsid w:val="00F77B9A"/>
    <w:rsid w:val="00F82727"/>
    <w:rsid w:val="00F90126"/>
    <w:rsid w:val="00F92FB9"/>
    <w:rsid w:val="00F94A27"/>
    <w:rsid w:val="00F95267"/>
    <w:rsid w:val="00FA0CFA"/>
    <w:rsid w:val="00FA25F2"/>
    <w:rsid w:val="00FA7FA5"/>
    <w:rsid w:val="00FB18AE"/>
    <w:rsid w:val="00FB3AE2"/>
    <w:rsid w:val="00FC58D1"/>
    <w:rsid w:val="00FC65A3"/>
    <w:rsid w:val="00FD5B6B"/>
    <w:rsid w:val="00FD6A55"/>
    <w:rsid w:val="00FE0AD2"/>
    <w:rsid w:val="00FE4B5A"/>
    <w:rsid w:val="00FE7C09"/>
    <w:rsid w:val="00FF1D35"/>
    <w:rsid w:val="00FF22D4"/>
    <w:rsid w:val="00FF375C"/>
    <w:rsid w:val="00FF7C7A"/>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57CA"/>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autoRedefine/>
    <w:uiPriority w:val="9"/>
    <w:unhideWhenUsed/>
    <w:qFormat/>
    <w:rsid w:val="007344A8"/>
    <w:pPr>
      <w:keepNext/>
      <w:keepLines/>
      <w:numPr>
        <w:ilvl w:val="4"/>
        <w:numId w:val="1"/>
      </w:numPr>
      <w:spacing w:line="240" w:lineRule="auto"/>
      <w:ind w:left="720"/>
      <w:outlineLvl w:val="4"/>
    </w:pPr>
    <w:rPr>
      <w:rFonts w:ascii="Times New Roman" w:eastAsiaTheme="majorEastAsia" w:hAnsi="Times New Roman" w:cstheme="majorBidi"/>
      <w:b/>
      <w:bCs/>
      <w:color w:val="000000" w:themeColor="text1"/>
      <w:sz w:val="30"/>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4A187F"/>
    <w:pPr>
      <w:spacing w:before="120"/>
    </w:pPr>
    <w:rPr>
      <w:rFonts w:ascii="Times New Roman" w:hAnsi="Times New Roman"/>
      <w:lang w:val="en-CA"/>
    </w:rPr>
  </w:style>
  <w:style w:type="paragraph" w:customStyle="1" w:styleId="1Para">
    <w:name w:val="1_Para"/>
    <w:basedOn w:val="1ParaFlushLeft"/>
    <w:qFormat/>
    <w:rsid w:val="00A37298"/>
    <w:pPr>
      <w:ind w:firstLine="720"/>
      <w:jc w:val="both"/>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0100E2"/>
    <w:pPr>
      <w:spacing w:before="840" w:after="0"/>
      <w:jc w:val="center"/>
    </w:pPr>
    <w:rPr>
      <w:rFonts w:ascii="Times New Roman" w:hAnsi="Times New Roman"/>
      <w:b/>
      <w:bCs/>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100E2"/>
    <w:pPr>
      <w:spacing w:before="360" w:after="360"/>
      <w:jc w:val="center"/>
    </w:pPr>
    <w:rPr>
      <w:rFonts w:ascii="Times New Roman" w:hAnsi="Times New Roman"/>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7344A8"/>
    <w:rPr>
      <w:rFonts w:ascii="Times New Roman" w:eastAsiaTheme="majorEastAsia" w:hAnsi="Times New Roman" w:cstheme="majorBidi"/>
      <w:b/>
      <w:bCs/>
      <w:color w:val="000000" w:themeColor="text1"/>
      <w:sz w:val="30"/>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 w:type="paragraph" w:styleId="HTMLPreformatted">
    <w:name w:val="HTML Preformatted"/>
    <w:basedOn w:val="Normal"/>
    <w:link w:val="HTMLPreformattedChar"/>
    <w:uiPriority w:val="99"/>
    <w:unhideWhenUsed/>
    <w:rsid w:val="005543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543F0"/>
    <w:rPr>
      <w:rFonts w:ascii="Courier New" w:hAnsi="Courier New" w:cs="Courier New"/>
      <w:sz w:val="20"/>
      <w:szCs w:val="20"/>
      <w:lang w:val="en-GB" w:eastAsia="en-GB"/>
    </w:rPr>
  </w:style>
  <w:style w:type="character" w:styleId="HTMLCode">
    <w:name w:val="HTML Code"/>
    <w:basedOn w:val="DefaultParagraphFont"/>
    <w:uiPriority w:val="99"/>
    <w:semiHidden/>
    <w:unhideWhenUsed/>
    <w:rsid w:val="005543F0"/>
    <w:rPr>
      <w:rFonts w:ascii="Courier New" w:eastAsiaTheme="minorHAnsi" w:hAnsi="Courier New" w:cs="Courier New"/>
      <w:sz w:val="20"/>
      <w:szCs w:val="20"/>
    </w:rPr>
  </w:style>
  <w:style w:type="paragraph" w:styleId="PlainText">
    <w:name w:val="Plain Text"/>
    <w:basedOn w:val="Normal"/>
    <w:link w:val="PlainTextChar"/>
    <w:uiPriority w:val="99"/>
    <w:unhideWhenUsed/>
    <w:rsid w:val="004251E8"/>
    <w:pPr>
      <w:spacing w:after="0" w:line="240" w:lineRule="auto"/>
    </w:pPr>
    <w:rPr>
      <w:rFonts w:ascii="Courier" w:hAnsi="Courier"/>
      <w:sz w:val="21"/>
      <w:szCs w:val="21"/>
      <w:lang w:val="en-GB"/>
    </w:rPr>
  </w:style>
  <w:style w:type="character" w:customStyle="1" w:styleId="PlainTextChar">
    <w:name w:val="Plain Text Char"/>
    <w:basedOn w:val="DefaultParagraphFont"/>
    <w:link w:val="PlainText"/>
    <w:uiPriority w:val="99"/>
    <w:rsid w:val="004251E8"/>
    <w:rPr>
      <w:rFonts w:ascii="Courier" w:hAnsi="Courier"/>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59872523">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28947594">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487751483">
      <w:bodyDiv w:val="1"/>
      <w:marLeft w:val="0"/>
      <w:marRight w:val="0"/>
      <w:marTop w:val="0"/>
      <w:marBottom w:val="0"/>
      <w:divBdr>
        <w:top w:val="none" w:sz="0" w:space="0" w:color="auto"/>
        <w:left w:val="none" w:sz="0" w:space="0" w:color="auto"/>
        <w:bottom w:val="none" w:sz="0" w:space="0" w:color="auto"/>
        <w:right w:val="none" w:sz="0" w:space="0" w:color="auto"/>
      </w:divBdr>
    </w:div>
    <w:div w:id="512114147">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7375581">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59244467">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14605623">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881749126">
      <w:bodyDiv w:val="1"/>
      <w:marLeft w:val="0"/>
      <w:marRight w:val="0"/>
      <w:marTop w:val="0"/>
      <w:marBottom w:val="0"/>
      <w:divBdr>
        <w:top w:val="none" w:sz="0" w:space="0" w:color="auto"/>
        <w:left w:val="none" w:sz="0" w:space="0" w:color="auto"/>
        <w:bottom w:val="none" w:sz="0" w:space="0" w:color="auto"/>
        <w:right w:val="none" w:sz="0" w:space="0" w:color="auto"/>
      </w:divBdr>
    </w:div>
    <w:div w:id="887646633">
      <w:bodyDiv w:val="1"/>
      <w:marLeft w:val="0"/>
      <w:marRight w:val="0"/>
      <w:marTop w:val="0"/>
      <w:marBottom w:val="0"/>
      <w:divBdr>
        <w:top w:val="none" w:sz="0" w:space="0" w:color="auto"/>
        <w:left w:val="none" w:sz="0" w:space="0" w:color="auto"/>
        <w:bottom w:val="none" w:sz="0" w:space="0" w:color="auto"/>
        <w:right w:val="none" w:sz="0" w:space="0" w:color="auto"/>
      </w:divBdr>
    </w:div>
    <w:div w:id="924724001">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16888425">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6189335">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37083314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62792952">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586112510">
      <w:bodyDiv w:val="1"/>
      <w:marLeft w:val="0"/>
      <w:marRight w:val="0"/>
      <w:marTop w:val="0"/>
      <w:marBottom w:val="0"/>
      <w:divBdr>
        <w:top w:val="none" w:sz="0" w:space="0" w:color="auto"/>
        <w:left w:val="none" w:sz="0" w:space="0" w:color="auto"/>
        <w:bottom w:val="none" w:sz="0" w:space="0" w:color="auto"/>
        <w:right w:val="none" w:sz="0" w:space="0" w:color="auto"/>
      </w:divBdr>
    </w:div>
    <w:div w:id="1617831649">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30554672">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4763">
      <w:bodyDiv w:val="1"/>
      <w:marLeft w:val="0"/>
      <w:marRight w:val="0"/>
      <w:marTop w:val="0"/>
      <w:marBottom w:val="0"/>
      <w:divBdr>
        <w:top w:val="none" w:sz="0" w:space="0" w:color="auto"/>
        <w:left w:val="none" w:sz="0" w:space="0" w:color="auto"/>
        <w:bottom w:val="none" w:sz="0" w:space="0" w:color="auto"/>
        <w:right w:val="none" w:sz="0" w:space="0" w:color="auto"/>
      </w:divBdr>
    </w:div>
    <w:div w:id="1913158048">
      <w:bodyDiv w:val="1"/>
      <w:marLeft w:val="0"/>
      <w:marRight w:val="0"/>
      <w:marTop w:val="0"/>
      <w:marBottom w:val="0"/>
      <w:divBdr>
        <w:top w:val="none" w:sz="0" w:space="0" w:color="auto"/>
        <w:left w:val="none" w:sz="0" w:space="0" w:color="auto"/>
        <w:bottom w:val="none" w:sz="0" w:space="0" w:color="auto"/>
        <w:right w:val="none" w:sz="0" w:space="0" w:color="auto"/>
      </w:divBdr>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users.fs.cvut.cz/~" TargetMode="External"/><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2220E-D554-874B-9577-42734E18C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5</TotalTime>
  <Pages>46</Pages>
  <Words>6947</Words>
  <Characters>36959</Characters>
  <Application>Microsoft Macintosh Word</Application>
  <DocSecurity>0</DocSecurity>
  <Lines>1087</Lines>
  <Paragraphs>585</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4332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211</cp:revision>
  <cp:lastPrinted>2017-01-27T23:47:00Z</cp:lastPrinted>
  <dcterms:created xsi:type="dcterms:W3CDTF">2017-05-11T08:32:00Z</dcterms:created>
  <dcterms:modified xsi:type="dcterms:W3CDTF">2017-06-15T20: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gmEWDLg"/&gt;&lt;style id="http://www.zotero.org/styles/iso690-author-date-en" hasBibliography="1" bibliographyStyleHasBeenSet="0"/&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